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B2C6DF" w14:textId="570208EC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</w:rPr>
        <w:t>Name</w:t>
      </w:r>
      <w:r w:rsidR="006543CA" w:rsidRPr="00420D2B">
        <w:rPr>
          <w:rFonts w:ascii="Book Antiqua" w:eastAsia="Book Antiqua" w:hAnsi="Book Antiqua" w:cs="Book Antiqua"/>
          <w:b/>
        </w:rPr>
        <w:t xml:space="preserve"> </w:t>
      </w:r>
      <w:r w:rsidRPr="00420D2B">
        <w:rPr>
          <w:rFonts w:ascii="Book Antiqua" w:eastAsia="Book Antiqua" w:hAnsi="Book Antiqua" w:cs="Book Antiqua"/>
          <w:b/>
        </w:rPr>
        <w:t>of</w:t>
      </w:r>
      <w:r w:rsidR="006543CA" w:rsidRPr="00420D2B">
        <w:rPr>
          <w:rFonts w:ascii="Book Antiqua" w:eastAsia="Book Antiqua" w:hAnsi="Book Antiqua" w:cs="Book Antiqua"/>
          <w:b/>
        </w:rPr>
        <w:t xml:space="preserve"> </w:t>
      </w:r>
      <w:r w:rsidRPr="00420D2B">
        <w:rPr>
          <w:rFonts w:ascii="Book Antiqua" w:eastAsia="Book Antiqua" w:hAnsi="Book Antiqua" w:cs="Book Antiqua"/>
          <w:b/>
        </w:rPr>
        <w:t>Journal:</w:t>
      </w:r>
      <w:r w:rsidR="006543CA" w:rsidRPr="00420D2B">
        <w:rPr>
          <w:rFonts w:ascii="Book Antiqua" w:eastAsia="Book Antiqua" w:hAnsi="Book Antiqua" w:cs="Book Antiqua"/>
          <w:b/>
        </w:rPr>
        <w:t xml:space="preserve"> </w:t>
      </w:r>
      <w:r w:rsidRPr="00420D2B">
        <w:rPr>
          <w:rFonts w:ascii="Book Antiqua" w:eastAsia="Book Antiqua" w:hAnsi="Book Antiqua" w:cs="Book Antiqua"/>
          <w:i/>
        </w:rPr>
        <w:t>World</w:t>
      </w:r>
      <w:r w:rsidR="006543CA" w:rsidRPr="00420D2B">
        <w:rPr>
          <w:rFonts w:ascii="Book Antiqua" w:eastAsia="Book Antiqua" w:hAnsi="Book Antiqua" w:cs="Book Antiqua"/>
          <w:i/>
        </w:rPr>
        <w:t xml:space="preserve"> </w:t>
      </w:r>
      <w:r w:rsidRPr="00420D2B">
        <w:rPr>
          <w:rFonts w:ascii="Book Antiqua" w:eastAsia="Book Antiqua" w:hAnsi="Book Antiqua" w:cs="Book Antiqua"/>
          <w:i/>
        </w:rPr>
        <w:t>Journal</w:t>
      </w:r>
      <w:r w:rsidR="006543CA" w:rsidRPr="00420D2B">
        <w:rPr>
          <w:rFonts w:ascii="Book Antiqua" w:eastAsia="Book Antiqua" w:hAnsi="Book Antiqua" w:cs="Book Antiqua"/>
          <w:i/>
        </w:rPr>
        <w:t xml:space="preserve"> </w:t>
      </w:r>
      <w:r w:rsidRPr="00420D2B">
        <w:rPr>
          <w:rFonts w:ascii="Book Antiqua" w:eastAsia="Book Antiqua" w:hAnsi="Book Antiqua" w:cs="Book Antiqua"/>
          <w:i/>
        </w:rPr>
        <w:t>of</w:t>
      </w:r>
      <w:r w:rsidR="006543CA" w:rsidRPr="00420D2B">
        <w:rPr>
          <w:rFonts w:ascii="Book Antiqua" w:eastAsia="Book Antiqua" w:hAnsi="Book Antiqua" w:cs="Book Antiqua"/>
          <w:i/>
        </w:rPr>
        <w:t xml:space="preserve"> </w:t>
      </w:r>
      <w:r w:rsidRPr="00420D2B">
        <w:rPr>
          <w:rFonts w:ascii="Book Antiqua" w:eastAsia="Book Antiqua" w:hAnsi="Book Antiqua" w:cs="Book Antiqua"/>
          <w:i/>
        </w:rPr>
        <w:t>Gastrointestinal</w:t>
      </w:r>
      <w:r w:rsidR="006543CA" w:rsidRPr="00420D2B">
        <w:rPr>
          <w:rFonts w:ascii="Book Antiqua" w:eastAsia="Book Antiqua" w:hAnsi="Book Antiqua" w:cs="Book Antiqua"/>
          <w:i/>
        </w:rPr>
        <w:t xml:space="preserve"> </w:t>
      </w:r>
      <w:r w:rsidRPr="00420D2B">
        <w:rPr>
          <w:rFonts w:ascii="Book Antiqua" w:eastAsia="Book Antiqua" w:hAnsi="Book Antiqua" w:cs="Book Antiqua"/>
          <w:i/>
        </w:rPr>
        <w:t>Surgery</w:t>
      </w:r>
    </w:p>
    <w:p w14:paraId="65840B70" w14:textId="1E523C95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</w:rPr>
        <w:t>Manuscript</w:t>
      </w:r>
      <w:r w:rsidR="006543CA" w:rsidRPr="00420D2B">
        <w:rPr>
          <w:rFonts w:ascii="Book Antiqua" w:eastAsia="Book Antiqua" w:hAnsi="Book Antiqua" w:cs="Book Antiqua"/>
          <w:b/>
        </w:rPr>
        <w:t xml:space="preserve"> </w:t>
      </w:r>
      <w:r w:rsidRPr="00420D2B">
        <w:rPr>
          <w:rFonts w:ascii="Book Antiqua" w:eastAsia="Book Antiqua" w:hAnsi="Book Antiqua" w:cs="Book Antiqua"/>
          <w:b/>
        </w:rPr>
        <w:t>NO:</w:t>
      </w:r>
      <w:r w:rsidR="006543CA" w:rsidRPr="00420D2B">
        <w:rPr>
          <w:rFonts w:ascii="Book Antiqua" w:eastAsia="Book Antiqua" w:hAnsi="Book Antiqua" w:cs="Book Antiqua"/>
          <w:b/>
        </w:rPr>
        <w:t xml:space="preserve"> </w:t>
      </w:r>
      <w:r w:rsidRPr="00420D2B">
        <w:rPr>
          <w:rFonts w:ascii="Book Antiqua" w:eastAsia="Book Antiqua" w:hAnsi="Book Antiqua" w:cs="Book Antiqua"/>
        </w:rPr>
        <w:t>82161</w:t>
      </w:r>
    </w:p>
    <w:p w14:paraId="15B7AAE6" w14:textId="7C8FC2CF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</w:rPr>
        <w:t>Manuscript</w:t>
      </w:r>
      <w:r w:rsidR="006543CA" w:rsidRPr="00420D2B">
        <w:rPr>
          <w:rFonts w:ascii="Book Antiqua" w:eastAsia="Book Antiqua" w:hAnsi="Book Antiqua" w:cs="Book Antiqua"/>
          <w:b/>
        </w:rPr>
        <w:t xml:space="preserve"> </w:t>
      </w:r>
      <w:r w:rsidRPr="00420D2B">
        <w:rPr>
          <w:rFonts w:ascii="Book Antiqua" w:eastAsia="Book Antiqua" w:hAnsi="Book Antiqua" w:cs="Book Antiqua"/>
          <w:b/>
        </w:rPr>
        <w:t>Type:</w:t>
      </w:r>
      <w:r w:rsidR="006543CA" w:rsidRPr="00420D2B">
        <w:rPr>
          <w:rFonts w:ascii="Book Antiqua" w:eastAsia="Book Antiqua" w:hAnsi="Book Antiqua" w:cs="Book Antiqua"/>
          <w:b/>
        </w:rPr>
        <w:t xml:space="preserve"> </w:t>
      </w:r>
      <w:r w:rsidRPr="00420D2B">
        <w:rPr>
          <w:rFonts w:ascii="Book Antiqua" w:eastAsia="Book Antiqua" w:hAnsi="Book Antiqua" w:cs="Book Antiqua"/>
        </w:rPr>
        <w:t>MINIREVIEWS</w:t>
      </w:r>
    </w:p>
    <w:p w14:paraId="4223E503" w14:textId="77777777" w:rsidR="00A77B3E" w:rsidRPr="00420D2B" w:rsidRDefault="00A77B3E" w:rsidP="00420D2B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76158B6A" w14:textId="62D53098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  <w:lang w:val="it-IT"/>
        </w:rPr>
      </w:pPr>
      <w:r w:rsidRPr="00420D2B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spectrum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pneumatosis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intestinalis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adult.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A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surgical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dilemma</w:t>
      </w:r>
    </w:p>
    <w:p w14:paraId="33924DDB" w14:textId="77777777" w:rsidR="00A77B3E" w:rsidRPr="00420D2B" w:rsidRDefault="00A77B3E" w:rsidP="00420D2B">
      <w:pPr>
        <w:snapToGrid w:val="0"/>
        <w:spacing w:line="360" w:lineRule="auto"/>
        <w:jc w:val="both"/>
        <w:rPr>
          <w:rFonts w:ascii="Book Antiqua" w:hAnsi="Book Antiqua"/>
          <w:lang w:val="it-IT"/>
        </w:rPr>
      </w:pPr>
    </w:p>
    <w:p w14:paraId="0EC19737" w14:textId="31A0FC6E" w:rsidR="00A77B3E" w:rsidRPr="00420D2B" w:rsidRDefault="00E954A7" w:rsidP="00420D2B">
      <w:pPr>
        <w:snapToGrid w:val="0"/>
        <w:spacing w:line="360" w:lineRule="auto"/>
        <w:jc w:val="both"/>
        <w:rPr>
          <w:rFonts w:ascii="Book Antiqua" w:hAnsi="Book Antiqua"/>
          <w:lang w:val="it-IT"/>
        </w:rPr>
      </w:pPr>
      <w:r w:rsidRPr="00420D2B">
        <w:rPr>
          <w:rFonts w:ascii="Book Antiqua" w:eastAsia="Book Antiqua" w:hAnsi="Book Antiqua" w:cs="Book Antiqua"/>
          <w:color w:val="000000"/>
          <w:lang w:val="it-IT"/>
        </w:rPr>
        <w:t>Tropeano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G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  <w:color w:val="000000"/>
          <w:lang w:val="it-IT"/>
        </w:rPr>
        <w:t>et</w:t>
      </w:r>
      <w:r w:rsidR="006543CA" w:rsidRPr="00420D2B">
        <w:rPr>
          <w:rFonts w:ascii="Book Antiqua" w:eastAsia="Book Antiqua" w:hAnsi="Book Antiqua" w:cs="Book Antiqua"/>
          <w:i/>
          <w:iCs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  <w:color w:val="000000"/>
          <w:lang w:val="it-IT"/>
        </w:rPr>
        <w:t>al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.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color w:val="000000"/>
          <w:lang w:val="it-IT"/>
        </w:rPr>
        <w:t>Pneumatosis</w:t>
      </w:r>
      <w:proofErr w:type="spellEnd"/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color w:val="000000"/>
          <w:lang w:val="it-IT"/>
        </w:rPr>
        <w:t>intestinalis</w:t>
      </w:r>
      <w:proofErr w:type="spellEnd"/>
    </w:p>
    <w:p w14:paraId="33D2C57D" w14:textId="77777777" w:rsidR="00A77B3E" w:rsidRPr="00420D2B" w:rsidRDefault="00A77B3E" w:rsidP="00420D2B">
      <w:pPr>
        <w:snapToGrid w:val="0"/>
        <w:spacing w:line="360" w:lineRule="auto"/>
        <w:jc w:val="both"/>
        <w:rPr>
          <w:rFonts w:ascii="Book Antiqua" w:hAnsi="Book Antiqua"/>
          <w:lang w:val="it-IT"/>
        </w:rPr>
      </w:pPr>
    </w:p>
    <w:p w14:paraId="37EF2234" w14:textId="6C12A2B3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  <w:lang w:val="it-IT"/>
        </w:rPr>
      </w:pPr>
      <w:r w:rsidRPr="00420D2B">
        <w:rPr>
          <w:rFonts w:ascii="Book Antiqua" w:eastAsia="Book Antiqua" w:hAnsi="Book Antiqua" w:cs="Book Antiqua"/>
          <w:color w:val="000000"/>
          <w:lang w:val="it-IT"/>
        </w:rPr>
        <w:t>Giuseppe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Tropeano,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Marta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Di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color w:val="000000"/>
          <w:lang w:val="it-IT"/>
        </w:rPr>
        <w:t>Grezia</w:t>
      </w:r>
      <w:proofErr w:type="spellEnd"/>
      <w:r w:rsidRPr="00420D2B">
        <w:rPr>
          <w:rFonts w:ascii="Book Antiqua" w:eastAsia="Book Antiqua" w:hAnsi="Book Antiqua" w:cs="Book Antiqua"/>
          <w:color w:val="000000"/>
          <w:lang w:val="it-IT"/>
        </w:rPr>
        <w:t>,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Caterina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color w:val="000000"/>
          <w:lang w:val="it-IT"/>
        </w:rPr>
        <w:t>Puccioni</w:t>
      </w:r>
      <w:proofErr w:type="spellEnd"/>
      <w:r w:rsidRPr="00420D2B">
        <w:rPr>
          <w:rFonts w:ascii="Book Antiqua" w:eastAsia="Book Antiqua" w:hAnsi="Book Antiqua" w:cs="Book Antiqua"/>
          <w:color w:val="000000"/>
          <w:lang w:val="it-IT"/>
        </w:rPr>
        <w:t>,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Valentina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Bianchi,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Gilda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Pepe,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Valeria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Fico,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Gaia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Altieri,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Giuseppe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color w:val="000000"/>
          <w:lang w:val="it-IT"/>
        </w:rPr>
        <w:t>Brisinda</w:t>
      </w:r>
      <w:proofErr w:type="spellEnd"/>
    </w:p>
    <w:p w14:paraId="6BFFFDE7" w14:textId="77777777" w:rsidR="00A77B3E" w:rsidRPr="00420D2B" w:rsidRDefault="00A77B3E" w:rsidP="00420D2B">
      <w:pPr>
        <w:snapToGrid w:val="0"/>
        <w:spacing w:line="360" w:lineRule="auto"/>
        <w:jc w:val="both"/>
        <w:rPr>
          <w:rFonts w:ascii="Book Antiqua" w:hAnsi="Book Antiqua"/>
          <w:lang w:val="it-IT"/>
        </w:rPr>
      </w:pPr>
    </w:p>
    <w:p w14:paraId="56BC7F07" w14:textId="2179003D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  <w:lang w:val="it-IT"/>
        </w:rPr>
      </w:pPr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Giuseppe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Tropeano,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Marta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Di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Grezia</w:t>
      </w:r>
      <w:proofErr w:type="spellEnd"/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,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Caterina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Puccioni</w:t>
      </w:r>
      <w:proofErr w:type="spellEnd"/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,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Valentina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Bianchi,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Gilda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Pepe,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Valeria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Fico,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Gaia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Altieri,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Giuseppe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Brisinda</w:t>
      </w:r>
      <w:proofErr w:type="spellEnd"/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,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Emergency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Surgery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Trauma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Center,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Fondazione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Policlinico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Universitario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Gemelli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IRCCS,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Rome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00168,</w:t>
      </w:r>
      <w:ins w:id="0" w:author="Li Ma" w:date="2023-03-21T10:30:00Z">
        <w:r w:rsidR="00FE5858">
          <w:rPr>
            <w:rFonts w:ascii="Book Antiqua" w:eastAsia="Book Antiqua" w:hAnsi="Book Antiqua" w:cs="Book Antiqua"/>
            <w:color w:val="000000"/>
            <w:lang w:val="it-IT"/>
          </w:rPr>
          <w:t xml:space="preserve"> </w:t>
        </w:r>
      </w:ins>
      <w:del w:id="1" w:author="Li Ma" w:date="2023-03-21T10:30:00Z">
        <w:r w:rsidR="006543CA" w:rsidRPr="00420D2B" w:rsidDel="00FE5858">
          <w:rPr>
            <w:rFonts w:ascii="Book Antiqua" w:eastAsia="Book Antiqua" w:hAnsi="Book Antiqua" w:cs="Book Antiqua"/>
            <w:color w:val="000000"/>
            <w:lang w:val="it-IT"/>
          </w:rPr>
          <w:delText xml:space="preserve"> </w:delText>
        </w:r>
        <w:r w:rsidR="00677A82" w:rsidRPr="00420D2B" w:rsidDel="00FE5858">
          <w:rPr>
            <w:rFonts w:ascii="Book Antiqua" w:eastAsia="Book Antiqua" w:hAnsi="Book Antiqua" w:cs="Book Antiqua"/>
            <w:color w:val="000000"/>
            <w:lang w:val="it-IT"/>
          </w:rPr>
          <w:delText>Rome,</w:delText>
        </w:r>
      </w:del>
      <w:proofErr w:type="spellStart"/>
      <w:r w:rsidRPr="00420D2B">
        <w:rPr>
          <w:rFonts w:ascii="Book Antiqua" w:eastAsia="Book Antiqua" w:hAnsi="Book Antiqua" w:cs="Book Antiqua"/>
          <w:color w:val="000000"/>
          <w:lang w:val="it-IT"/>
        </w:rPr>
        <w:t>Italy</w:t>
      </w:r>
      <w:proofErr w:type="spellEnd"/>
    </w:p>
    <w:p w14:paraId="18620FFA" w14:textId="77777777" w:rsidR="00A77B3E" w:rsidRPr="00420D2B" w:rsidRDefault="00A77B3E" w:rsidP="00420D2B">
      <w:pPr>
        <w:snapToGrid w:val="0"/>
        <w:spacing w:line="360" w:lineRule="auto"/>
        <w:jc w:val="both"/>
        <w:rPr>
          <w:rFonts w:ascii="Book Antiqua" w:hAnsi="Book Antiqua"/>
          <w:lang w:val="it-IT"/>
        </w:rPr>
      </w:pPr>
    </w:p>
    <w:p w14:paraId="050BBAE6" w14:textId="1E48B175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  <w:lang w:val="it-IT"/>
        </w:rPr>
      </w:pPr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Giuseppe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Brisinda</w:t>
      </w:r>
      <w:proofErr w:type="spellEnd"/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,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 xml:space="preserve"> 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Department of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Surgery,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Università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Cattolica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del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Sacro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Cuore,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Rome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00168,</w:t>
      </w:r>
      <w:r w:rsidR="00677A82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del w:id="2" w:author="Li Ma" w:date="2023-03-21T10:30:00Z">
        <w:r w:rsidR="00677A82" w:rsidRPr="00420D2B" w:rsidDel="00FE5858">
          <w:rPr>
            <w:rFonts w:ascii="Book Antiqua" w:eastAsia="Book Antiqua" w:hAnsi="Book Antiqua" w:cs="Book Antiqua"/>
            <w:color w:val="000000"/>
            <w:lang w:val="it-IT"/>
          </w:rPr>
          <w:delText>Rome,</w:delText>
        </w:r>
        <w:r w:rsidR="006543CA" w:rsidRPr="00420D2B" w:rsidDel="00FE5858">
          <w:rPr>
            <w:rFonts w:ascii="Book Antiqua" w:eastAsia="Book Antiqua" w:hAnsi="Book Antiqua" w:cs="Book Antiqua"/>
            <w:color w:val="000000"/>
            <w:lang w:val="it-IT"/>
          </w:rPr>
          <w:delText xml:space="preserve"> </w:delText>
        </w:r>
      </w:del>
      <w:proofErr w:type="spellStart"/>
      <w:r w:rsidRPr="00420D2B">
        <w:rPr>
          <w:rFonts w:ascii="Book Antiqua" w:eastAsia="Book Antiqua" w:hAnsi="Book Antiqua" w:cs="Book Antiqua"/>
          <w:color w:val="000000"/>
          <w:lang w:val="it-IT"/>
        </w:rPr>
        <w:t>Italy</w:t>
      </w:r>
      <w:proofErr w:type="spellEnd"/>
    </w:p>
    <w:p w14:paraId="2E0DAB33" w14:textId="77777777" w:rsidR="00A77B3E" w:rsidRPr="00420D2B" w:rsidRDefault="00A77B3E" w:rsidP="00420D2B">
      <w:pPr>
        <w:snapToGrid w:val="0"/>
        <w:spacing w:line="360" w:lineRule="auto"/>
        <w:jc w:val="both"/>
        <w:rPr>
          <w:rFonts w:ascii="Book Antiqua" w:hAnsi="Book Antiqua"/>
          <w:lang w:val="it-IT"/>
        </w:rPr>
      </w:pPr>
    </w:p>
    <w:p w14:paraId="5D6D8C5B" w14:textId="359632EF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  <w:lang w:val="en-GB"/>
        </w:rPr>
      </w:pPr>
      <w:r w:rsidRPr="00420D2B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color w:val="000000"/>
        </w:rPr>
        <w:t>Tropeano</w:t>
      </w:r>
      <w:proofErr w:type="spellEnd"/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color w:val="000000"/>
        </w:rPr>
        <w:t>Grezia</w:t>
      </w:r>
      <w:proofErr w:type="spellEnd"/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equall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ntribu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raft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anuscrip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us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o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nsider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irs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uthor;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color w:val="000000"/>
        </w:rPr>
        <w:t>Tropeano</w:t>
      </w:r>
      <w:proofErr w:type="spellEnd"/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color w:val="000000"/>
        </w:rPr>
        <w:t>Grezia</w:t>
      </w:r>
      <w:proofErr w:type="spellEnd"/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color w:val="000000"/>
        </w:rPr>
        <w:t>Puccioni</w:t>
      </w:r>
      <w:proofErr w:type="spellEnd"/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ianch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V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color w:val="000000"/>
        </w:rPr>
        <w:t>Brisinda</w:t>
      </w:r>
      <w:proofErr w:type="spellEnd"/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esign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search;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ianch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V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ep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ic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V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ltier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erform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searc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elec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rticles;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color w:val="000000"/>
        </w:rPr>
        <w:t>Tropeano</w:t>
      </w:r>
      <w:proofErr w:type="spellEnd"/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color w:val="000000"/>
        </w:rPr>
        <w:t>Grezia</w:t>
      </w:r>
      <w:proofErr w:type="spellEnd"/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color w:val="000000"/>
        </w:rPr>
        <w:t>Puccioni</w:t>
      </w:r>
      <w:proofErr w:type="spellEnd"/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alyz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ata;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color w:val="000000"/>
        </w:rPr>
        <w:t>Tropeano</w:t>
      </w:r>
      <w:proofErr w:type="spellEnd"/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color w:val="000000"/>
        </w:rPr>
        <w:t>Grezia</w:t>
      </w:r>
      <w:proofErr w:type="spellEnd"/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color w:val="000000"/>
        </w:rPr>
        <w:t>Puccioni</w:t>
      </w:r>
      <w:proofErr w:type="spellEnd"/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color w:val="000000"/>
        </w:rPr>
        <w:t>Brisinda</w:t>
      </w:r>
      <w:proofErr w:type="spellEnd"/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</w:t>
      </w:r>
      <w:r w:rsidR="006543CA" w:rsidRPr="00420D2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view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elec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anuscrip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rot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pe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;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  <w:lang w:val="en-GB"/>
        </w:rPr>
        <w:t>All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  <w:lang w:val="en-GB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  <w:lang w:val="en-GB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  <w:lang w:val="en-GB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  <w:lang w:val="en-GB"/>
        </w:rPr>
        <w:t>authors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  <w:lang w:val="en-GB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  <w:lang w:val="en-GB"/>
        </w:rPr>
        <w:t>read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  <w:lang w:val="en-GB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  <w:lang w:val="en-GB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  <w:lang w:val="en-GB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  <w:lang w:val="en-GB"/>
        </w:rPr>
        <w:t>approved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  <w:lang w:val="en-GB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  <w:lang w:val="en-GB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  <w:lang w:val="en-GB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  <w:lang w:val="en-GB"/>
        </w:rPr>
        <w:t>final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  <w:lang w:val="en-GB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  <w:lang w:val="en-GB"/>
        </w:rPr>
        <w:t>manuscript.</w:t>
      </w:r>
    </w:p>
    <w:p w14:paraId="4EAE6E2D" w14:textId="77777777" w:rsidR="00A77B3E" w:rsidRPr="00420D2B" w:rsidRDefault="00A77B3E" w:rsidP="00420D2B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14C59C80" w14:textId="64EFCE2D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  <w:lang w:val="it-IT"/>
        </w:rPr>
      </w:pPr>
      <w:proofErr w:type="spellStart"/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Corresponding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author</w:t>
      </w:r>
      <w:proofErr w:type="spellEnd"/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: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Giuseppe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Brisinda</w:t>
      </w:r>
      <w:proofErr w:type="spellEnd"/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,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MD,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Professor,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Surgeon</w:t>
      </w:r>
      <w:proofErr w:type="spellEnd"/>
      <w:r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>,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Emergency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Surgery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Trauma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Center,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Fondazione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Policlinico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Universitario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Gemelli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IRCCS,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Largo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Agostino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Gemelli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8,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Rome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00168,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Rome,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color w:val="000000"/>
          <w:lang w:val="it-IT"/>
        </w:rPr>
        <w:t>Italy</w:t>
      </w:r>
      <w:proofErr w:type="spellEnd"/>
      <w:r w:rsidRPr="00420D2B">
        <w:rPr>
          <w:rFonts w:ascii="Book Antiqua" w:eastAsia="Book Antiqua" w:hAnsi="Book Antiqua" w:cs="Book Antiqua"/>
          <w:color w:val="000000"/>
          <w:lang w:val="it-IT"/>
        </w:rPr>
        <w:t>.</w:t>
      </w:r>
      <w:r w:rsidR="006543CA" w:rsidRPr="00420D2B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lang w:val="it-IT"/>
        </w:rPr>
        <w:t>gbrisin@tin.it</w:t>
      </w:r>
    </w:p>
    <w:p w14:paraId="7C11A068" w14:textId="77777777" w:rsidR="00A77B3E" w:rsidRPr="00420D2B" w:rsidRDefault="00A77B3E" w:rsidP="00420D2B">
      <w:pPr>
        <w:snapToGrid w:val="0"/>
        <w:spacing w:line="360" w:lineRule="auto"/>
        <w:jc w:val="both"/>
        <w:rPr>
          <w:rFonts w:ascii="Book Antiqua" w:hAnsi="Book Antiqua"/>
          <w:lang w:val="it-IT"/>
        </w:rPr>
      </w:pPr>
    </w:p>
    <w:p w14:paraId="4B43A1AD" w14:textId="46B6B6B3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bCs/>
        </w:rPr>
        <w:lastRenderedPageBreak/>
        <w:t>Received: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</w:rPr>
        <w:t>Decembe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7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22</w:t>
      </w:r>
    </w:p>
    <w:p w14:paraId="7C9E5943" w14:textId="7555E629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bCs/>
        </w:rPr>
        <w:t>Revised: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</w:rPr>
        <w:t>Februar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23</w:t>
      </w:r>
    </w:p>
    <w:p w14:paraId="61D3635D" w14:textId="1299F27E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bCs/>
        </w:rPr>
        <w:t>Accepted: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ins w:id="3" w:author="Li Ma" w:date="2023-03-21T11:23:00Z">
        <w:r w:rsidR="0079440E" w:rsidRPr="0079440E">
          <w:rPr>
            <w:rFonts w:ascii="Book Antiqua" w:eastAsia="Book Antiqua" w:hAnsi="Book Antiqua" w:cs="Book Antiqua"/>
            <w:rPrChange w:id="4" w:author="Li Ma" w:date="2023-03-21T11:23:00Z">
              <w:rPr>
                <w:rFonts w:ascii="Book Antiqua" w:eastAsia="Book Antiqua" w:hAnsi="Book Antiqua" w:cs="Book Antiqua"/>
                <w:b/>
                <w:bCs/>
              </w:rPr>
            </w:rPrChange>
          </w:rPr>
          <w:t>March 21, 2023</w:t>
        </w:r>
      </w:ins>
    </w:p>
    <w:p w14:paraId="0597C2BA" w14:textId="3CEDCE4D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bCs/>
        </w:rPr>
        <w:t>Published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online: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</w:p>
    <w:p w14:paraId="2A16082D" w14:textId="77777777" w:rsidR="00A77B3E" w:rsidRPr="00420D2B" w:rsidRDefault="00A77B3E" w:rsidP="00420D2B">
      <w:pPr>
        <w:snapToGrid w:val="0"/>
        <w:spacing w:line="360" w:lineRule="auto"/>
        <w:jc w:val="both"/>
        <w:rPr>
          <w:rFonts w:ascii="Book Antiqua" w:hAnsi="Book Antiqua"/>
        </w:rPr>
        <w:sectPr w:rsidR="00A77B3E" w:rsidRPr="00420D2B">
          <w:foot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A447F70" w14:textId="77777777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565A900D" w14:textId="21DCB705" w:rsidR="006B13ED" w:rsidRPr="00420D2B" w:rsidRDefault="00000000" w:rsidP="00420D2B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bookmarkStart w:id="5" w:name="_Hlk129627746"/>
      <w:r w:rsidRPr="00420D2B">
        <w:rPr>
          <w:rFonts w:ascii="Book Antiqua" w:eastAsia="Book Antiqua" w:hAnsi="Book Antiqua" w:cs="Book Antiqua"/>
          <w:color w:val="000000"/>
        </w:rPr>
        <w:t>Pneumatos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testinalis</w:t>
      </w:r>
      <w:bookmarkEnd w:id="5"/>
      <w:r w:rsidR="005E59D8" w:rsidRPr="00420D2B">
        <w:rPr>
          <w:rFonts w:ascii="Book Antiqua" w:eastAsia="Book Antiqua" w:hAnsi="Book Antiqua" w:cs="Book Antiqua"/>
          <w:color w:val="000000"/>
        </w:rPr>
        <w:t xml:space="preserve"> (PI)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trik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adiolog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iagnosis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ormerl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a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iagnosti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inding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com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o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requentl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iagnos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u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de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vailabilit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mprovemen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bookmarkStart w:id="6" w:name="OLE_LINK1612"/>
      <w:bookmarkStart w:id="7" w:name="OLE_LINK1613"/>
      <w:bookmarkStart w:id="8" w:name="OLE_LINK1458"/>
      <w:bookmarkStart w:id="9" w:name="OLE_LINK1997"/>
      <w:bookmarkStart w:id="10" w:name="OLE_LINK2340"/>
      <w:bookmarkStart w:id="11" w:name="OLE_LINK3164"/>
      <w:r w:rsidR="002F45CE" w:rsidRPr="00420D2B">
        <w:rPr>
          <w:rFonts w:ascii="Book Antiqua" w:hAnsi="Book Antiqua"/>
        </w:rPr>
        <w:t>computed tomography</w:t>
      </w:r>
      <w:bookmarkEnd w:id="6"/>
      <w:bookmarkEnd w:id="7"/>
      <w:bookmarkEnd w:id="8"/>
      <w:bookmarkEnd w:id="9"/>
      <w:bookmarkEnd w:id="10"/>
      <w:bookmarkEnd w:id="11"/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c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maging.</w:t>
      </w:r>
      <w:r w:rsidR="00E5704D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nc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ssocia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nl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o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utcome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lin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ognosti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ignificanc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nowaday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ross-referenc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natu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underly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ndition.</w:t>
      </w:r>
    </w:p>
    <w:p w14:paraId="5D507FA7" w14:textId="77A0293A" w:rsidR="00A77B3E" w:rsidRPr="00420D2B" w:rsidRDefault="00000000" w:rsidP="00420D2B">
      <w:pPr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color w:val="000000"/>
        </w:rPr>
        <w:t>Multipl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echanism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hogenes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av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e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eba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ultipl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aus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av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e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etec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ur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years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l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ntribut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reat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roa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ang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lin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adiolog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esentations.</w:t>
      </w:r>
    </w:p>
    <w:p w14:paraId="743E1A82" w14:textId="4B982BB1" w:rsidR="00A77B3E" w:rsidRPr="00420D2B" w:rsidRDefault="00000000" w:rsidP="00420D2B">
      <w:pPr>
        <w:snapToGrid w:val="0"/>
        <w:spacing w:line="360" w:lineRule="auto"/>
        <w:ind w:firstLine="200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anagemen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ien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esent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="005E59D8" w:rsidRPr="00420D2B">
        <w:rPr>
          <w:rFonts w:ascii="Book Antiqua" w:eastAsia="Book Antiqua" w:hAnsi="Book Antiqua" w:cs="Book Antiqua"/>
          <w:color w:val="000000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la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etermin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aus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dentified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therwise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rticula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ssociat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ort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venou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/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neumoperitoneu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esent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eventu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ecis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twee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urger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non-operativ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anagemen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hallenging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eve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tabl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ients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inc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lin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ndit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raditionall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ssocia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testin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chemi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nsequentl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end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lin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llaps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no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reated.</w:t>
      </w:r>
    </w:p>
    <w:p w14:paraId="0D8BDC33" w14:textId="1A2BDEFB" w:rsidR="00A77B3E" w:rsidRPr="00420D2B" w:rsidRDefault="00000000" w:rsidP="00420D2B">
      <w:pPr>
        <w:snapToGrid w:val="0"/>
        <w:spacing w:line="360" w:lineRule="auto"/>
        <w:ind w:firstLine="200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color w:val="000000"/>
        </w:rPr>
        <w:t>Consider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d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variet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rig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utcomes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="005E59D8" w:rsidRPr="00420D2B">
        <w:rPr>
          <w:rFonts w:ascii="Book Antiqua" w:eastAsia="Book Antiqua" w:hAnsi="Book Antiqua" w:cs="Book Antiqua"/>
          <w:color w:val="000000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til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main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urgeon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emand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lin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entity.</w:t>
      </w:r>
    </w:p>
    <w:p w14:paraId="498B4474" w14:textId="5F8776AF" w:rsidR="00A77B3E" w:rsidRPr="00420D2B" w:rsidRDefault="00000000" w:rsidP="00420D2B">
      <w:pPr>
        <w:snapToGrid w:val="0"/>
        <w:spacing w:line="360" w:lineRule="auto"/>
        <w:ind w:firstLine="200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i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anuscrip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esen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upda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narrativ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view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iv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om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uggestion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hic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a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elp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ak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ecision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oces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easier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dentify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ien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h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nefi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ro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urg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tervent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os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h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nefi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ro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non-operativ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anagemen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void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unnecessar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ocedures.</w:t>
      </w:r>
    </w:p>
    <w:p w14:paraId="7ECDEB41" w14:textId="77777777" w:rsidR="00A77B3E" w:rsidRPr="00420D2B" w:rsidRDefault="00A77B3E" w:rsidP="00420D2B">
      <w:pPr>
        <w:snapToGrid w:val="0"/>
        <w:spacing w:line="360" w:lineRule="auto"/>
        <w:ind w:firstLine="200"/>
        <w:jc w:val="both"/>
        <w:rPr>
          <w:rFonts w:ascii="Book Antiqua" w:hAnsi="Book Antiqua"/>
        </w:rPr>
      </w:pPr>
    </w:p>
    <w:p w14:paraId="3CC72A01" w14:textId="49F028AF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bCs/>
        </w:rPr>
        <w:t>Key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Words: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neumatos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testinalis;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isk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actors;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reatment;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ort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venou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as</w:t>
      </w:r>
      <w:r w:rsidR="00250D16" w:rsidRPr="00420D2B">
        <w:rPr>
          <w:rFonts w:ascii="Book Antiqua" w:eastAsia="Book Antiqua" w:hAnsi="Book Antiqua" w:cs="Book Antiqua"/>
          <w:color w:val="000000"/>
        </w:rPr>
        <w:t xml:space="preserve">; </w:t>
      </w:r>
      <w:proofErr w:type="spellStart"/>
      <w:r w:rsidR="00250D16" w:rsidRPr="00420D2B">
        <w:rPr>
          <w:rFonts w:ascii="Book Antiqua" w:eastAsia="Book Antiqua" w:hAnsi="Book Antiqua" w:cs="Book Antiqua"/>
          <w:color w:val="000000"/>
        </w:rPr>
        <w:t>Portomesenteric</w:t>
      </w:r>
      <w:proofErr w:type="spellEnd"/>
      <w:r w:rsidR="00250D16" w:rsidRPr="00420D2B">
        <w:rPr>
          <w:rFonts w:ascii="Book Antiqua" w:eastAsia="Book Antiqua" w:hAnsi="Book Antiqua" w:cs="Book Antiqua"/>
          <w:color w:val="000000"/>
        </w:rPr>
        <w:t xml:space="preserve"> pneumatosis</w:t>
      </w:r>
    </w:p>
    <w:p w14:paraId="3FA338E9" w14:textId="77777777" w:rsidR="00A77B3E" w:rsidRPr="00420D2B" w:rsidRDefault="00A77B3E" w:rsidP="00420D2B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73CB2699" w14:textId="28E098E5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lang w:val="it-IT"/>
        </w:rPr>
        <w:t>Tropeano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G,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Di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lang w:val="it-IT"/>
        </w:rPr>
        <w:t>Grezia</w:t>
      </w:r>
      <w:proofErr w:type="spellEnd"/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M,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lang w:val="it-IT"/>
        </w:rPr>
        <w:t>Puccioni</w:t>
      </w:r>
      <w:proofErr w:type="spellEnd"/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C,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Bianchi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V,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Pepe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G,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Fico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V,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Altieri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G,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lang w:val="it-IT"/>
        </w:rPr>
        <w:t>Brisinda</w:t>
      </w:r>
      <w:proofErr w:type="spellEnd"/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G.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The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lang w:val="it-IT"/>
        </w:rPr>
        <w:t>spectrum</w:t>
      </w:r>
      <w:proofErr w:type="spellEnd"/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of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lang w:val="it-IT"/>
        </w:rPr>
        <w:t>pneumatosis</w:t>
      </w:r>
      <w:proofErr w:type="spellEnd"/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lang w:val="it-IT"/>
        </w:rPr>
        <w:t>intestinalis</w:t>
      </w:r>
      <w:proofErr w:type="spellEnd"/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in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the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lang w:val="it-IT"/>
        </w:rPr>
        <w:t>adult</w:t>
      </w:r>
      <w:proofErr w:type="spellEnd"/>
      <w:r w:rsidRPr="00420D2B">
        <w:rPr>
          <w:rFonts w:ascii="Book Antiqua" w:eastAsia="Book Antiqua" w:hAnsi="Book Antiqua" w:cs="Book Antiqua"/>
          <w:lang w:val="it-IT"/>
        </w:rPr>
        <w:t>.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</w:rPr>
        <w:t>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urgic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ilemma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World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Gastrointest</w:t>
      </w:r>
      <w:proofErr w:type="spellEnd"/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Sur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23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ress</w:t>
      </w:r>
    </w:p>
    <w:p w14:paraId="5394A142" w14:textId="77777777" w:rsidR="00A77B3E" w:rsidRPr="00420D2B" w:rsidRDefault="00A77B3E" w:rsidP="00420D2B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07FB4D8D" w14:textId="2480EA50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bCs/>
        </w:rPr>
        <w:lastRenderedPageBreak/>
        <w:t>Core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Tip: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neumatos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testinalis</w:t>
      </w:r>
      <w:r w:rsidR="005E59D8" w:rsidRPr="00420D2B">
        <w:rPr>
          <w:rFonts w:ascii="Book Antiqua" w:eastAsia="Book Antiqua" w:hAnsi="Book Antiqua" w:cs="Book Antiqua"/>
          <w:color w:val="000000"/>
        </w:rPr>
        <w:t xml:space="preserve"> (PI)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presen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adiolog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iagnos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us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understoo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rrectl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rde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ollow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ppropriat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anagement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essenti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dentif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ndition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evolv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ransmur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testin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chemia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ls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mportan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cogniz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os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as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he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="005E59D8" w:rsidRPr="00420D2B">
        <w:rPr>
          <w:rFonts w:ascii="Book Antiqua" w:eastAsia="Book Antiqua" w:hAnsi="Book Antiqua" w:cs="Book Antiqua"/>
          <w:color w:val="000000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anag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nservatively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tegrat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lin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esentation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aborator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es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bnorm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bdomin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hys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examinat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iv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dication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ollow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narrativ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view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av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ri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ovid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mprehensiv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alys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knowledg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pi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opos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lgorith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uid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lin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ecisions.</w:t>
      </w:r>
    </w:p>
    <w:p w14:paraId="4EDAD544" w14:textId="77777777" w:rsidR="00A77B3E" w:rsidRPr="00420D2B" w:rsidRDefault="00A77B3E" w:rsidP="00420D2B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3C3470A3" w14:textId="77777777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caps/>
          <w:color w:val="000000"/>
          <w:u w:val="single"/>
        </w:rPr>
        <w:t>INTRODUCTION</w:t>
      </w:r>
    </w:p>
    <w:p w14:paraId="42D1FC60" w14:textId="0D614471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color w:val="000000"/>
        </w:rPr>
        <w:t>Pneumatos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testinal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(PI)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fer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pectru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iseas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haracteriz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esenc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testin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color w:val="000000"/>
        </w:rPr>
        <w:t>wall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1-4]</w:t>
      </w:r>
      <w:r w:rsidRPr="00420D2B">
        <w:rPr>
          <w:rFonts w:ascii="Book Antiqua" w:eastAsia="Book Antiqua" w:hAnsi="Book Antiqua" w:cs="Book Antiqua"/>
          <w:color w:val="000000"/>
        </w:rPr>
        <w:t>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irstl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escrib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1700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u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color w:val="000000"/>
        </w:rPr>
        <w:t>Vernoy</w:t>
      </w:r>
      <w:proofErr w:type="spellEnd"/>
      <w:r w:rsidRPr="00420D2B">
        <w:rPr>
          <w:rFonts w:ascii="Book Antiqua" w:eastAsia="Book Antiqua" w:hAnsi="Book Antiqua" w:cs="Book Antiqua"/>
          <w:color w:val="000000"/>
        </w:rPr>
        <w:t>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etec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owe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al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ur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adave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issection.</w:t>
      </w:r>
    </w:p>
    <w:p w14:paraId="0CCBBC94" w14:textId="4164FA49" w:rsidR="00A77B3E" w:rsidRPr="00420D2B" w:rsidRDefault="00000000" w:rsidP="00420D2B">
      <w:pPr>
        <w:snapToGrid w:val="0"/>
        <w:spacing w:line="360" w:lineRule="auto"/>
        <w:ind w:firstLine="240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adiographi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ind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dicat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pectru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underly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ocess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ang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ro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nig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ind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ife-threat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ndition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ossibl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istinguis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twee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“primary”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“secondary”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color w:val="000000"/>
        </w:rPr>
        <w:t>PI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5-8]</w:t>
      </w:r>
      <w:r w:rsidRPr="00420D2B">
        <w:rPr>
          <w:rFonts w:ascii="Book Antiqua" w:eastAsia="Book Antiqua" w:hAnsi="Book Antiqua" w:cs="Book Antiqua"/>
          <w:color w:val="000000"/>
        </w:rPr>
        <w:t>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imar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I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ls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know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diopathi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neumocyst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color w:val="000000"/>
        </w:rPr>
        <w:t>cystoides</w:t>
      </w:r>
      <w:proofErr w:type="spellEnd"/>
      <w:r w:rsidRPr="00420D2B">
        <w:rPr>
          <w:rFonts w:ascii="Book Antiqua" w:eastAsia="Book Antiqua" w:hAnsi="Book Antiqua" w:cs="Book Antiqua"/>
          <w:color w:val="000000"/>
        </w:rPr>
        <w:t>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hologi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ndit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haracteriz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esenc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as-fill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ys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ub-mucos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ub-seros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especiall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color w:val="000000"/>
        </w:rPr>
        <w:t>colon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9-11]</w:t>
      </w:r>
      <w:r w:rsidRPr="00420D2B">
        <w:rPr>
          <w:rFonts w:ascii="Book Antiqua" w:eastAsia="Book Antiqua" w:hAnsi="Book Antiqua" w:cs="Book Antiqua"/>
          <w:color w:val="000000"/>
        </w:rPr>
        <w:t>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econdar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usuall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la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underly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holog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ndition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(Tabl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1)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mmonl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haracteriz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esenc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inea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urvilinea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all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testin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color w:val="000000"/>
        </w:rPr>
        <w:t>wall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9,10,12-21]</w:t>
      </w:r>
      <w:r w:rsidRPr="00420D2B">
        <w:rPr>
          <w:rFonts w:ascii="Book Antiqua" w:eastAsia="Book Antiqua" w:hAnsi="Book Antiqua" w:cs="Book Antiqua"/>
          <w:color w:val="000000"/>
        </w:rPr>
        <w:t>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ypically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imar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symptomati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no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requen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econdar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(15%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  <w:color w:val="000000"/>
        </w:rPr>
        <w:t>v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85</w:t>
      </w:r>
      <w:proofErr w:type="gramStart"/>
      <w:r w:rsidRPr="00420D2B">
        <w:rPr>
          <w:rFonts w:ascii="Book Antiqua" w:eastAsia="Book Antiqua" w:hAnsi="Book Antiqua" w:cs="Book Antiqua"/>
          <w:color w:val="000000"/>
        </w:rPr>
        <w:t>%)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1,22]</w:t>
      </w:r>
      <w:r w:rsidRPr="00420D2B">
        <w:rPr>
          <w:rFonts w:ascii="Book Antiqua" w:eastAsia="Book Antiqua" w:hAnsi="Book Antiqua" w:cs="Book Antiqua"/>
          <w:color w:val="000000"/>
        </w:rPr>
        <w:t>.</w:t>
      </w:r>
    </w:p>
    <w:p w14:paraId="7F0E3B19" w14:textId="732A5DF5" w:rsidR="00A77B3E" w:rsidRPr="00420D2B" w:rsidRDefault="00000000" w:rsidP="00420D2B">
      <w:pPr>
        <w:snapToGrid w:val="0"/>
        <w:spacing w:line="360" w:lineRule="auto"/>
        <w:ind w:firstLine="240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color w:val="000000"/>
        </w:rPr>
        <w:t>Becaus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arity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no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ye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mpletel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lea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ro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hophysiological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iagnosti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rapeuti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oin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view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lthoug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adiographi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lativel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mmon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n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valida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lin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o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uid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urg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anagement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narrativ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view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im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ummariz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exist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evidenc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tte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underst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ow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anag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ien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ndition.</w:t>
      </w:r>
    </w:p>
    <w:p w14:paraId="5FFE3D45" w14:textId="77777777" w:rsidR="00A77B3E" w:rsidRPr="00420D2B" w:rsidRDefault="00A77B3E" w:rsidP="00420D2B">
      <w:pPr>
        <w:snapToGrid w:val="0"/>
        <w:spacing w:line="360" w:lineRule="auto"/>
        <w:ind w:firstLine="240"/>
        <w:jc w:val="both"/>
        <w:rPr>
          <w:rFonts w:ascii="Book Antiqua" w:hAnsi="Book Antiqua"/>
        </w:rPr>
      </w:pPr>
    </w:p>
    <w:p w14:paraId="37815E67" w14:textId="08D57829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ATERIAL</w:t>
      </w:r>
      <w:r w:rsidR="006543CA" w:rsidRPr="00420D2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ND</w:t>
      </w:r>
      <w:r w:rsidR="006543CA" w:rsidRPr="00420D2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ETHOD</w:t>
      </w:r>
    </w:p>
    <w:p w14:paraId="790F6331" w14:textId="576CD655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view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iteratu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nduc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ollow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ethod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earc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nduc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color w:val="000000"/>
        </w:rPr>
        <w:t>Pubmed</w:t>
      </w:r>
      <w:proofErr w:type="spellEnd"/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l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rticl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ublish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up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eptembe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2022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ollow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lastRenderedPageBreak/>
        <w:t>terms: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“Pneumatos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testinalis”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“</w:t>
      </w:r>
      <w:proofErr w:type="spellStart"/>
      <w:r w:rsidRPr="00420D2B">
        <w:rPr>
          <w:rFonts w:ascii="Book Antiqua" w:eastAsia="Book Antiqua" w:hAnsi="Book Antiqua" w:cs="Book Antiqua"/>
          <w:color w:val="000000"/>
        </w:rPr>
        <w:t>Portomesenteric</w:t>
      </w:r>
      <w:proofErr w:type="spellEnd"/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neumatosis”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“intestin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neumatosis”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t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206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rticl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e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etected.</w:t>
      </w:r>
    </w:p>
    <w:p w14:paraId="5E5D3D78" w14:textId="449C76CC" w:rsidR="00A77B3E" w:rsidRPr="00420D2B" w:rsidRDefault="00000000" w:rsidP="00420D2B">
      <w:pPr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color w:val="000000"/>
        </w:rPr>
        <w:t>Afte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evaluat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ul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ext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nl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20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anuscrip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e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clud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raf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view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ccord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i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ertinenc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gard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a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pics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clus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riteri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ak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yp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ublication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tud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etting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por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utcom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at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ublication.</w:t>
      </w:r>
    </w:p>
    <w:p w14:paraId="3A0C095F" w14:textId="225D6E43" w:rsidR="00A77B3E" w:rsidRPr="00420D2B" w:rsidRDefault="00000000" w:rsidP="00420D2B">
      <w:pPr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color w:val="000000"/>
        </w:rPr>
        <w:t>Exclus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riteri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e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lin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as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port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tudi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ocus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pecifi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roups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rticular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exclud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as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port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om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186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rticl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e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exclud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g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pecifi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(</w:t>
      </w:r>
      <w:r w:rsidRPr="00420D2B">
        <w:rPr>
          <w:rFonts w:ascii="Book Antiqua" w:eastAsia="Book Antiqua" w:hAnsi="Book Antiqua" w:cs="Book Antiqua"/>
          <w:i/>
          <w:iCs/>
          <w:color w:val="000000"/>
        </w:rPr>
        <w:t>i.e.</w:t>
      </w:r>
      <w:r w:rsidRPr="00420D2B">
        <w:rPr>
          <w:rFonts w:ascii="Book Antiqua" w:eastAsia="Book Antiqua" w:hAnsi="Book Antiqua" w:cs="Book Antiqua"/>
          <w:color w:val="000000"/>
        </w:rPr>
        <w:t>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ediatri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ients)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the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ocus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erta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ocedur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hologi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(</w:t>
      </w:r>
      <w:r w:rsidRPr="00420D2B">
        <w:rPr>
          <w:rFonts w:ascii="Book Antiqua" w:eastAsia="Book Antiqua" w:hAnsi="Book Antiqua" w:cs="Book Antiqua"/>
          <w:i/>
          <w:iCs/>
          <w:color w:val="000000"/>
        </w:rPr>
        <w:t>e.g.</w:t>
      </w:r>
      <w:r w:rsidRPr="00420D2B">
        <w:rPr>
          <w:rFonts w:ascii="Book Antiqua" w:eastAsia="Book Antiqua" w:hAnsi="Book Antiqua" w:cs="Book Antiqua"/>
          <w:color w:val="000000"/>
        </w:rPr>
        <w:t>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ost-endoscopi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ocedures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neumatos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color w:val="000000"/>
        </w:rPr>
        <w:t>cystoides</w:t>
      </w:r>
      <w:proofErr w:type="spellEnd"/>
      <w:r w:rsidRPr="00420D2B">
        <w:rPr>
          <w:rFonts w:ascii="Book Antiqua" w:eastAsia="Book Antiqua" w:hAnsi="Book Antiqua" w:cs="Book Antiqua"/>
          <w:color w:val="000000"/>
        </w:rPr>
        <w:t>)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r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urthermore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ifferen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re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teres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(</w:t>
      </w:r>
      <w:r w:rsidRPr="00420D2B">
        <w:rPr>
          <w:rFonts w:ascii="Book Antiqua" w:eastAsia="Book Antiqua" w:hAnsi="Book Antiqua" w:cs="Book Antiqua"/>
          <w:i/>
          <w:iCs/>
          <w:color w:val="000000"/>
        </w:rPr>
        <w:t>e.g.</w:t>
      </w:r>
      <w:r w:rsidRPr="00420D2B">
        <w:rPr>
          <w:rFonts w:ascii="Book Antiqua" w:eastAsia="Book Antiqua" w:hAnsi="Book Antiqua" w:cs="Book Antiqua"/>
          <w:color w:val="000000"/>
        </w:rPr>
        <w:t>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rticl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ocus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jus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mag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ppearance).</w:t>
      </w:r>
    </w:p>
    <w:p w14:paraId="7AD0671C" w14:textId="1C091839" w:rsidR="00A77B3E" w:rsidRPr="00420D2B" w:rsidRDefault="00000000" w:rsidP="00420D2B">
      <w:pPr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ferenc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is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rticl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evalua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ul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ex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creen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the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levan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rticl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os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rticl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e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evalua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ccord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am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riteria.</w:t>
      </w:r>
    </w:p>
    <w:p w14:paraId="2810A911" w14:textId="77777777" w:rsidR="00A77B3E" w:rsidRPr="00420D2B" w:rsidRDefault="00A77B3E" w:rsidP="00420D2B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2232A973" w14:textId="77777777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PATHOGENESIS</w:t>
      </w:r>
    </w:p>
    <w:p w14:paraId="0C9B6411" w14:textId="658407DE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hogenes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til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unclea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obabl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mbinat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ifferen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ori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nsider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ow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an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iseas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ssocia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color w:val="000000"/>
        </w:rPr>
        <w:t>pneumatosis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7,23,24]</w:t>
      </w:r>
      <w:r w:rsidRPr="00420D2B">
        <w:rPr>
          <w:rFonts w:ascii="Book Antiqua" w:eastAsia="Book Antiqua" w:hAnsi="Book Antiqua" w:cs="Book Antiqua"/>
          <w:color w:val="000000"/>
        </w:rPr>
        <w:t>.</w:t>
      </w:r>
    </w:p>
    <w:p w14:paraId="405A97FF" w14:textId="147513A7" w:rsidR="00A77B3E" w:rsidRPr="00420D2B" w:rsidRDefault="00000000" w:rsidP="00420D2B">
      <w:pPr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color w:val="000000"/>
        </w:rPr>
        <w:t>Thre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a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ori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bou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rig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testin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all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“mechan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ory”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peculat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tralumin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rig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as: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="00CC4B9C" w:rsidRPr="00420D2B">
        <w:rPr>
          <w:rFonts w:ascii="Book Antiqua" w:eastAsia="Book Antiqua" w:hAnsi="Book Antiqua" w:cs="Book Antiqua"/>
          <w:color w:val="000000"/>
        </w:rPr>
        <w:t>I</w:t>
      </w:r>
      <w:r w:rsidRPr="00420D2B">
        <w:rPr>
          <w:rFonts w:ascii="Book Antiqua" w:eastAsia="Book Antiqua" w:hAnsi="Book Antiqua" w:cs="Book Antiqua"/>
          <w:color w:val="000000"/>
        </w:rPr>
        <w:t>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eem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mbinat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creas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tralumin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essu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creas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u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color w:val="000000"/>
        </w:rPr>
        <w:t>permeability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25]</w:t>
      </w:r>
      <w:r w:rsidRPr="00420D2B">
        <w:rPr>
          <w:rFonts w:ascii="Book Antiqua" w:eastAsia="Book Antiqua" w:hAnsi="Book Antiqua" w:cs="Book Antiqua"/>
          <w:color w:val="000000"/>
        </w:rPr>
        <w:t>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ossibl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ucos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isrupt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u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flammat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chemi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edispos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creas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testin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al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ermeabilit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ormat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mal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ys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hic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color w:val="000000"/>
        </w:rPr>
        <w:t>trapped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26,27]</w:t>
      </w:r>
      <w:r w:rsidRPr="00420D2B">
        <w:rPr>
          <w:rFonts w:ascii="Book Antiqua" w:eastAsia="Book Antiqua" w:hAnsi="Book Antiqua" w:cs="Book Antiqua"/>
          <w:color w:val="000000"/>
        </w:rPr>
        <w:t>.</w:t>
      </w:r>
    </w:p>
    <w:p w14:paraId="6E85F7D6" w14:textId="4F69577D" w:rsidR="00A77B3E" w:rsidRPr="00420D2B" w:rsidRDefault="00000000" w:rsidP="00420D2B">
      <w:pPr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eco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or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ypothesiz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ourc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hes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roug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troperitoneu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ro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lveola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uptu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lo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vascula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color w:val="000000"/>
        </w:rPr>
        <w:t>channels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25,28]</w:t>
      </w:r>
      <w:r w:rsidRPr="00420D2B">
        <w:rPr>
          <w:rFonts w:ascii="Book Antiqua" w:eastAsia="Book Antiqua" w:hAnsi="Book Antiqua" w:cs="Book Antiqua"/>
          <w:color w:val="000000"/>
        </w:rPr>
        <w:t>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emonstra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exampl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ien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sthm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ronchitis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hic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lveola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i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un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ro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ediastinu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escend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esenteri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oo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color w:val="000000"/>
        </w:rPr>
        <w:t>vessels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29]</w:t>
      </w:r>
      <w:r w:rsidRPr="00420D2B">
        <w:rPr>
          <w:rFonts w:ascii="Book Antiqua" w:eastAsia="Book Antiqua" w:hAnsi="Book Antiqua" w:cs="Book Antiqua"/>
          <w:color w:val="000000"/>
        </w:rPr>
        <w:t>.</w:t>
      </w:r>
    </w:p>
    <w:p w14:paraId="2481C3A8" w14:textId="18E9D26F" w:rsidR="00A77B3E" w:rsidRPr="00420D2B" w:rsidRDefault="00000000" w:rsidP="00420D2B">
      <w:pPr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as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or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“bacterial”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ne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ostulat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oduc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ro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as-produc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acteri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ac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testin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al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ssocia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ucos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jury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or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ugges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ro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evidenc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ig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ydroge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nten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yst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ugges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acteri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color w:val="000000"/>
        </w:rPr>
        <w:t>origin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30]</w:t>
      </w:r>
      <w:r w:rsidRPr="00420D2B">
        <w:rPr>
          <w:rFonts w:ascii="Book Antiqua" w:eastAsia="Book Antiqua" w:hAnsi="Book Antiqua" w:cs="Book Antiqua"/>
          <w:color w:val="000000"/>
        </w:rPr>
        <w:t>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eem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acteri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aus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ighe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ydroge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ens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lastRenderedPageBreak/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nitroge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ens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lood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aus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exi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ydroge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tralumin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color w:val="000000"/>
        </w:rPr>
        <w:t>compartment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25]</w:t>
      </w:r>
      <w:r w:rsidRPr="00420D2B">
        <w:rPr>
          <w:rFonts w:ascii="Book Antiqua" w:eastAsia="Book Antiqua" w:hAnsi="Book Antiqua" w:cs="Book Antiqua"/>
          <w:color w:val="000000"/>
        </w:rPr>
        <w:t>.</w:t>
      </w:r>
    </w:p>
    <w:p w14:paraId="213BC1B3" w14:textId="3967EE91" w:rsidR="00A77B3E" w:rsidRPr="00420D2B" w:rsidRDefault="00000000" w:rsidP="00420D2B">
      <w:pPr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color w:val="000000"/>
        </w:rPr>
        <w:t>Al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s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ori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r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expla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ifferen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spec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mplex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inding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la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ever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iseas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ever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lin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ndition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ro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symptomati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atal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obabl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u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mplexit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halleng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urge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edic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everit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ne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color w:val="000000"/>
        </w:rPr>
        <w:t>surgery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31-34]</w:t>
      </w:r>
      <w:r w:rsidRPr="00420D2B">
        <w:rPr>
          <w:rFonts w:ascii="Book Antiqua" w:eastAsia="Book Antiqua" w:hAnsi="Book Antiqua" w:cs="Book Antiqua"/>
          <w:color w:val="000000"/>
        </w:rPr>
        <w:t>.</w:t>
      </w:r>
    </w:p>
    <w:p w14:paraId="0C82B650" w14:textId="77777777" w:rsidR="00A77B3E" w:rsidRPr="00420D2B" w:rsidRDefault="00A77B3E" w:rsidP="00420D2B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0D98DD14" w14:textId="6F9DFBDD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LINICAL</w:t>
      </w:r>
      <w:r w:rsidR="006543CA" w:rsidRPr="00420D2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ND</w:t>
      </w:r>
      <w:r w:rsidR="006543CA" w:rsidRPr="00420D2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LABORATORY</w:t>
      </w:r>
      <w:r w:rsidR="006543CA" w:rsidRPr="00420D2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SSAY</w:t>
      </w:r>
      <w:r w:rsidR="006543CA" w:rsidRPr="00420D2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ORRELATION</w:t>
      </w:r>
    </w:p>
    <w:p w14:paraId="3C65FCB7" w14:textId="2EAEECA3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color w:val="000000"/>
        </w:rPr>
        <w:t>Usually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nsider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edictiv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ig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owe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chemia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u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mprovemen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mag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echniqu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de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use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ou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ls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symptomati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color w:val="000000"/>
        </w:rPr>
        <w:t>patients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35,36]</w:t>
      </w:r>
      <w:r w:rsidRPr="00420D2B">
        <w:rPr>
          <w:rFonts w:ascii="Book Antiqua" w:eastAsia="Book Antiqua" w:hAnsi="Book Antiqua" w:cs="Book Antiqua"/>
          <w:color w:val="000000"/>
        </w:rPr>
        <w:t>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ason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ifferen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tudi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ri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i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rrelat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twee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lin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indings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aborator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at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maging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rde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istinguis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twee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need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urger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ro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oesn’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av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lin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color w:val="000000"/>
        </w:rPr>
        <w:t>significance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37,38]</w:t>
      </w:r>
      <w:r w:rsidRPr="00420D2B">
        <w:rPr>
          <w:rFonts w:ascii="Book Antiqua" w:eastAsia="Book Antiqua" w:hAnsi="Book Antiqua" w:cs="Book Antiqua"/>
          <w:color w:val="000000"/>
        </w:rPr>
        <w:t>.</w:t>
      </w:r>
    </w:p>
    <w:p w14:paraId="2F9CD804" w14:textId="77777777" w:rsidR="00A77B3E" w:rsidRPr="00420D2B" w:rsidRDefault="00A77B3E" w:rsidP="00420D2B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2F17DBA2" w14:textId="57BA29BC" w:rsidR="00A77B3E" w:rsidRPr="00420D2B" w:rsidRDefault="00A05032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bCs/>
          <w:i/>
          <w:iCs/>
          <w:color w:val="000000"/>
          <w:u w:val="single"/>
        </w:rPr>
        <w:t>Clinical</w:t>
      </w:r>
      <w:r w:rsidR="006543CA" w:rsidRPr="00420D2B">
        <w:rPr>
          <w:rFonts w:ascii="Book Antiqua" w:eastAsia="Book Antiqua" w:hAnsi="Book Antiqua" w:cs="Book Antiqua"/>
          <w:b/>
          <w:bCs/>
          <w:i/>
          <w:iCs/>
          <w:caps/>
          <w:color w:val="000000"/>
          <w:u w:val="single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i/>
          <w:iCs/>
          <w:color w:val="000000"/>
          <w:u w:val="single"/>
        </w:rPr>
        <w:t>findings</w:t>
      </w:r>
    </w:p>
    <w:p w14:paraId="4151A8F3" w14:textId="3356474F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color w:val="000000"/>
        </w:rPr>
        <w:t>Hemodynami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stability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ypotension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epsis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bdomin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igidit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eritonism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dynami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leu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ssocia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holog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I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s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ign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ymptom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irectl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la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ransmur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testin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farct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(Figu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1);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s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ien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ne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evalua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ro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urge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te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ne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urg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color w:val="000000"/>
        </w:rPr>
        <w:t>exploration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39]</w:t>
      </w:r>
      <w:r w:rsidRPr="00420D2B">
        <w:rPr>
          <w:rFonts w:ascii="Book Antiqua" w:eastAsia="Book Antiqua" w:hAnsi="Book Antiqua" w:cs="Book Antiqua"/>
          <w:color w:val="000000"/>
        </w:rPr>
        <w:t>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urg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halleng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ien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emodynamicall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table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ou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bdomin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u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no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eritonitis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hic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o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ifficul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ecid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ow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color w:val="000000"/>
        </w:rPr>
        <w:t>proceed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37]</w:t>
      </w:r>
      <w:r w:rsidRPr="00420D2B">
        <w:rPr>
          <w:rFonts w:ascii="Book Antiqua" w:eastAsia="Book Antiqua" w:hAnsi="Book Antiqua" w:cs="Book Antiqua"/>
          <w:color w:val="000000"/>
        </w:rPr>
        <w:t>.</w:t>
      </w:r>
    </w:p>
    <w:p w14:paraId="74CB369C" w14:textId="586A5816" w:rsidR="00A77B3E" w:rsidRPr="00420D2B" w:rsidRDefault="00000000" w:rsidP="00420D2B">
      <w:pPr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o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mm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ymptom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ien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ssocia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owe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vascula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mpairmen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bdomin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in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eigh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oss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nstipat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iarrhea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es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requentl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leed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color w:val="000000"/>
        </w:rPr>
        <w:t>ileus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40]</w:t>
      </w:r>
      <w:r w:rsidRPr="00420D2B">
        <w:rPr>
          <w:rFonts w:ascii="Book Antiqua" w:eastAsia="Book Antiqua" w:hAnsi="Book Antiqua" w:cs="Book Antiqua"/>
          <w:color w:val="000000"/>
        </w:rPr>
        <w:t>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espit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lin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esentation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eem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everit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ymptom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no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rrela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everit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moun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tramur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="002F45CE" w:rsidRPr="00420D2B">
        <w:rPr>
          <w:rFonts w:ascii="Book Antiqua" w:hAnsi="Book Antiqua"/>
        </w:rPr>
        <w:t>computed tomography</w:t>
      </w:r>
      <w:r w:rsidR="002F45CE" w:rsidRPr="00420D2B">
        <w:rPr>
          <w:rFonts w:ascii="Book Antiqua" w:eastAsia="Book Antiqua" w:hAnsi="Book Antiqua" w:cs="Book Antiqua"/>
          <w:color w:val="000000"/>
        </w:rPr>
        <w:t xml:space="preserve"> (</w:t>
      </w:r>
      <w:r w:rsidRPr="00420D2B">
        <w:rPr>
          <w:rFonts w:ascii="Book Antiqua" w:eastAsia="Book Antiqua" w:hAnsi="Book Antiqua" w:cs="Book Antiqua"/>
          <w:color w:val="000000"/>
        </w:rPr>
        <w:t>CT</w:t>
      </w:r>
      <w:r w:rsidR="002F45CE" w:rsidRPr="00420D2B">
        <w:rPr>
          <w:rFonts w:ascii="Book Antiqua" w:eastAsia="Book Antiqua" w:hAnsi="Book Antiqua" w:cs="Book Antiqua"/>
          <w:color w:val="000000"/>
        </w:rPr>
        <w:t>)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color w:val="000000"/>
        </w:rPr>
        <w:t>scan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41,42]</w:t>
      </w:r>
      <w:r w:rsidRPr="00420D2B">
        <w:rPr>
          <w:rFonts w:ascii="Book Antiqua" w:eastAsia="Book Antiqua" w:hAnsi="Book Antiqua" w:cs="Book Antiqua"/>
          <w:color w:val="000000"/>
        </w:rPr>
        <w:t>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o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asonabl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liev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lin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anifestat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la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underly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color w:val="000000"/>
        </w:rPr>
        <w:t>diseases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25]</w:t>
      </w:r>
      <w:r w:rsidRPr="00420D2B">
        <w:rPr>
          <w:rFonts w:ascii="Book Antiqua" w:eastAsia="Book Antiqua" w:hAnsi="Book Antiqua" w:cs="Book Antiqua"/>
          <w:color w:val="000000"/>
        </w:rPr>
        <w:t>.</w:t>
      </w:r>
    </w:p>
    <w:p w14:paraId="32FAF1B0" w14:textId="77777777" w:rsidR="00A77B3E" w:rsidRPr="00420D2B" w:rsidRDefault="00A77B3E" w:rsidP="00420D2B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6016BFE2" w14:textId="68DA0E80" w:rsidR="00A77B3E" w:rsidRPr="00420D2B" w:rsidRDefault="00B2390F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bCs/>
          <w:i/>
          <w:iCs/>
          <w:color w:val="000000"/>
          <w:u w:val="single"/>
        </w:rPr>
        <w:t>Laboratory</w:t>
      </w:r>
      <w:r w:rsidR="006543CA" w:rsidRPr="00420D2B">
        <w:rPr>
          <w:rFonts w:ascii="Book Antiqua" w:eastAsia="Book Antiqua" w:hAnsi="Book Antiqua" w:cs="Book Antiqua"/>
          <w:b/>
          <w:bCs/>
          <w:i/>
          <w:iCs/>
          <w:caps/>
          <w:color w:val="000000"/>
          <w:u w:val="single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i/>
          <w:iCs/>
          <w:color w:val="000000"/>
          <w:u w:val="single"/>
        </w:rPr>
        <w:t>data</w:t>
      </w:r>
    </w:p>
    <w:p w14:paraId="63CC1DDC" w14:textId="7A6C74E0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color w:val="000000"/>
        </w:rPr>
        <w:lastRenderedPageBreak/>
        <w:t>Sever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tudi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ri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dentif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om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aborator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valu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ul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elp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mo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anagemen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trategies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orr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43CA" w:rsidRPr="00420D2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10]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ou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valu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ighe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ien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rea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uccessfull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nservativel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ien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underwen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urger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el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actat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owe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non-operativ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roup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perativ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ne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oreover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color w:val="000000"/>
        </w:rPr>
        <w:t>Ferrada</w:t>
      </w:r>
      <w:proofErr w:type="spellEnd"/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="00CC4B9C" w:rsidRPr="00420D2B">
        <w:rPr>
          <w:rFonts w:ascii="Book Antiqua" w:eastAsia="Book Antiqua" w:hAnsi="Book Antiqua" w:cs="Book Antiqua"/>
          <w:i/>
          <w:iCs/>
          <w:color w:val="000000"/>
        </w:rPr>
        <w:t xml:space="preserve">et </w:t>
      </w:r>
      <w:proofErr w:type="gramStart"/>
      <w:r w:rsidR="00CC4B9C" w:rsidRPr="00420D2B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39]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ou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actate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reatinine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="00D477F3" w:rsidRPr="00420D2B">
        <w:rPr>
          <w:rFonts w:ascii="Book Antiqua" w:eastAsia="Book Antiqua" w:hAnsi="Book Antiqua" w:cs="Book Antiqua"/>
          <w:color w:val="000000"/>
        </w:rPr>
        <w:t>blood urea nitroge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(BUN)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otassiu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hit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loo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ell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(WBC)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ighe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ien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hologi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(underly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owe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chemia/infarction)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nig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(self-limit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aus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hic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no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quir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urg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tervention)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ntrary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emoglobin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ematocri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icarbonat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owe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ien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hologi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I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reyaud</w:t>
      </w:r>
      <w:proofErr w:type="spellEnd"/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6543CA" w:rsidRPr="00420D2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43]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nalyzed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many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laboratory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ests,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finding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only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WBC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correlat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significatively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underlying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bowel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ischemia.</w:t>
      </w:r>
    </w:p>
    <w:p w14:paraId="28A27C2E" w14:textId="6F9B5D43" w:rsidR="00A77B3E" w:rsidRPr="00420D2B" w:rsidRDefault="00000000" w:rsidP="00420D2B">
      <w:pPr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color w:val="000000"/>
        </w:rPr>
        <w:t>Laborator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es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ls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rrelat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lin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utcome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mo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s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tudies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an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an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43CA" w:rsidRPr="00420D2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44]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emonstrat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ig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actate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ow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rteri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</w:t>
      </w:r>
      <w:r w:rsidRPr="00420D2B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Pr="00420D2B">
        <w:rPr>
          <w:rFonts w:ascii="Book Antiqua" w:eastAsia="Book Antiqua" w:hAnsi="Book Antiqua" w:cs="Book Antiqua"/>
          <w:color w:val="000000"/>
        </w:rPr>
        <w:t>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ow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eru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lbum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U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rrela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ors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utcom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ien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rticula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U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os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trongl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ssociated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lso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orowitz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43CA" w:rsidRPr="00420D2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45]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ri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underst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hic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aborator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es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edic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utcom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s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ients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ou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u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ow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icarbonat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evel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(&lt;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20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mol/L)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ow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(&lt;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7</w:t>
      </w:r>
      <w:r w:rsidR="00267E83">
        <w:rPr>
          <w:rFonts w:ascii="Book Antiqua" w:eastAsia="Book Antiqua" w:hAnsi="Book Antiqua" w:cs="Book Antiqua"/>
          <w:color w:val="000000"/>
        </w:rPr>
        <w:t>.</w:t>
      </w:r>
      <w:r w:rsidRPr="00420D2B">
        <w:rPr>
          <w:rFonts w:ascii="Book Antiqua" w:eastAsia="Book Antiqua" w:hAnsi="Book Antiqua" w:cs="Book Antiqua"/>
          <w:color w:val="000000"/>
        </w:rPr>
        <w:t>35)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ymphopeni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(&lt;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2.000/L)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rrelat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o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utcome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lthoug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lmos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eac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aborator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es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e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vestiga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ifferen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tudies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om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tudi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eritonit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lin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exa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ma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tronges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edictor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color w:val="000000"/>
        </w:rPr>
        <w:t>outcome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39,44]</w:t>
      </w:r>
      <w:r w:rsidRPr="00420D2B">
        <w:rPr>
          <w:rFonts w:ascii="Book Antiqua" w:eastAsia="Book Antiqua" w:hAnsi="Book Antiqua" w:cs="Book Antiqua"/>
          <w:color w:val="000000"/>
        </w:rPr>
        <w:t>.</w:t>
      </w:r>
    </w:p>
    <w:p w14:paraId="7C82C2D4" w14:textId="77777777" w:rsidR="00A77B3E" w:rsidRPr="00420D2B" w:rsidRDefault="00A77B3E" w:rsidP="00420D2B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3F794237" w14:textId="38206D1C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RADIOLOGICAL</w:t>
      </w:r>
      <w:r w:rsidR="006543CA" w:rsidRPr="00420D2B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DIAGNOSIS</w:t>
      </w:r>
    </w:p>
    <w:p w14:paraId="29EE13EB" w14:textId="4A2CDD4D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considered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manifestation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pathologic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condition.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possibl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discriminat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presenc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basis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physical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examination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nor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presenc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particular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symptom.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Diagnosis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ypically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radiological,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based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finding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linear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circular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collections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gas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bowel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wall.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CT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scan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gold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standard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establishing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presenc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long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with,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som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cases,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ssociated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pathological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conditions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46-48]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ccording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som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studies,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radiographic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location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seems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clinical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relevanc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sinc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small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bowel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higher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incidenc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ransmural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ischemia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han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colonic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locations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39]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2D7EF357" w14:textId="397D81B1" w:rsidR="00A77B3E" w:rsidRPr="00420D2B" w:rsidRDefault="00000000" w:rsidP="00420D2B">
      <w:pPr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Moreover,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ccording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som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studies,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radiological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pattern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bubbles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seems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related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different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underlying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diseases.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possibl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recogniz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hre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different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patterns: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7552D0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C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ystoid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bubble-lik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pattern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(Figur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2),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gas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looks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lik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several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cysts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long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bowel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wall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characteristic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idiopathic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PI;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linear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pattern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(Figur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3),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gas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curvilinear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shap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long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bowel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usually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ssociated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ransmural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infarction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han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previous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one;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circumferential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pattern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(Figur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4),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gas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ppears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circular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long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bowel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wall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49,50]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7A4A29B1" w14:textId="613F0DBD" w:rsidR="00A77B3E" w:rsidRPr="00420D2B" w:rsidRDefault="00000000" w:rsidP="00420D2B">
      <w:pPr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Conversely,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Bani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Hani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6543CA" w:rsidRPr="00420D2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44]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found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ll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radiological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distinctions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between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cystic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bubbly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vs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linear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curvilinear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ypes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presenc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bsenc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mesenteric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stranding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hickening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bowel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wall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predictiv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bowel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ischemia.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recent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machine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learning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model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suggests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combined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radiographic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clinical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features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identify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pathologic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aid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patient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selection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6543CA"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surgery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37]</w:t>
      </w:r>
      <w:r w:rsidRPr="00420D2B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0A2E6A62" w14:textId="77777777" w:rsidR="00A77B3E" w:rsidRPr="00420D2B" w:rsidRDefault="00A77B3E" w:rsidP="00420D2B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31B3E77A" w14:textId="77777777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ANAGEMENT</w:t>
      </w:r>
    </w:p>
    <w:p w14:paraId="5DC3FDCC" w14:textId="2231E8CF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color w:val="000000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no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hognomoni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owe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chemi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u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houl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ig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uspiciou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lterat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owe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vascularization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erspective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reatmen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houl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uid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underly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iseas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lin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ndition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no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color w:val="000000"/>
        </w:rPr>
        <w:t>findings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51]</w:t>
      </w:r>
      <w:r w:rsidRPr="00420D2B">
        <w:rPr>
          <w:rFonts w:ascii="Book Antiqua" w:eastAsia="Book Antiqua" w:hAnsi="Book Antiqua" w:cs="Book Antiqua"/>
          <w:color w:val="000000"/>
        </w:rPr>
        <w:t>.</w:t>
      </w:r>
    </w:p>
    <w:p w14:paraId="42EC6A14" w14:textId="379D0D2B" w:rsidR="00A77B3E" w:rsidRPr="00420D2B" w:rsidRDefault="00000000" w:rsidP="00420D2B">
      <w:pPr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color w:val="000000"/>
        </w:rPr>
        <w:t>F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h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ncern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anagement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houl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ug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ifferenc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twee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ymptomati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symptomati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ients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lread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know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etectabl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mplet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symptomati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ien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c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lon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anno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edic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hic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ien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l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experienc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ru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testin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color w:val="000000"/>
        </w:rPr>
        <w:t>ischemia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10]</w:t>
      </w:r>
      <w:r w:rsidRPr="00420D2B">
        <w:rPr>
          <w:rFonts w:ascii="Book Antiqua" w:eastAsia="Book Antiqua" w:hAnsi="Book Antiqua" w:cs="Book Antiqua"/>
          <w:color w:val="000000"/>
        </w:rPr>
        <w:t>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deed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are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u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til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ossible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i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ign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can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ien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ix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nnectiv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issu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iseas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on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arrow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ransplant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ou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ki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lin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ignificanc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hic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nservativ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reatmen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testin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s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tibiotic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color w:val="000000"/>
        </w:rPr>
        <w:t>successful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52,53]</w:t>
      </w:r>
      <w:r w:rsidRPr="00420D2B">
        <w:rPr>
          <w:rFonts w:ascii="Book Antiqua" w:eastAsia="Book Antiqua" w:hAnsi="Book Antiqua" w:cs="Book Antiqua"/>
          <w:color w:val="000000"/>
        </w:rPr>
        <w:t>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color w:val="000000"/>
        </w:rPr>
        <w:t>Shinagare</w:t>
      </w:r>
      <w:proofErr w:type="spellEnd"/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43CA" w:rsidRPr="00420D2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54]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por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rrelat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twee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olecula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arge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rap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(Bevacizumab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unitinib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Erlotinib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etuximab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orafenib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pilimumab)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c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inding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n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lin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ignificance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the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lin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ndition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ssocia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“benign”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owe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fection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flammations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neoplasti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owe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al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amage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ulceration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verdistens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eviou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astrointestin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color w:val="000000"/>
        </w:rPr>
        <w:t>surgery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24,55-57]</w:t>
      </w:r>
      <w:r w:rsidRPr="00420D2B">
        <w:rPr>
          <w:rFonts w:ascii="Book Antiqua" w:eastAsia="Book Antiqua" w:hAnsi="Book Antiqua" w:cs="Book Antiqua"/>
          <w:color w:val="000000"/>
        </w:rPr>
        <w:t>.</w:t>
      </w:r>
    </w:p>
    <w:p w14:paraId="02AE5B7C" w14:textId="220E1776" w:rsidR="00A77B3E" w:rsidRPr="00420D2B" w:rsidRDefault="00000000" w:rsidP="00420D2B">
      <w:pPr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color w:val="000000"/>
        </w:rPr>
        <w:t>Someth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elp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urge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ecision-mak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oces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esence/absenc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neumatos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color w:val="000000"/>
        </w:rPr>
        <w:t>portalis</w:t>
      </w:r>
      <w:proofErr w:type="spellEnd"/>
      <w:r w:rsidRPr="00420D2B">
        <w:rPr>
          <w:rFonts w:ascii="Book Antiqua" w:eastAsia="Book Antiqua" w:hAnsi="Book Antiqua" w:cs="Book Antiqua"/>
          <w:color w:val="000000"/>
        </w:rPr>
        <w:t>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neumatos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color w:val="000000"/>
        </w:rPr>
        <w:t>portalis</w:t>
      </w:r>
      <w:proofErr w:type="spellEnd"/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ocaliz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(Figu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5)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prea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ultipl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ort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vessel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(Figu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6)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ccord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216566" w:rsidRPr="00420D2B">
        <w:rPr>
          <w:rFonts w:ascii="Book Antiqua" w:eastAsia="Book Antiqua" w:hAnsi="Book Antiqua" w:cs="Book Antiqua"/>
          <w:color w:val="000000"/>
        </w:rPr>
        <w:t>Knechtle</w:t>
      </w:r>
      <w:proofErr w:type="spellEnd"/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43CA" w:rsidRPr="00420D2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3]</w:t>
      </w:r>
      <w:r w:rsidRPr="00420D2B">
        <w:rPr>
          <w:rFonts w:ascii="Book Antiqua" w:eastAsia="Book Antiqua" w:hAnsi="Book Antiqua" w:cs="Book Antiqua"/>
          <w:color w:val="000000"/>
        </w:rPr>
        <w:t>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lastRenderedPageBreak/>
        <w:t>presenc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D477F3" w:rsidRPr="00420D2B">
        <w:rPr>
          <w:rFonts w:ascii="Book Antiqua" w:eastAsia="Book Antiqua" w:hAnsi="Book Antiqua" w:cs="Book Antiqua"/>
          <w:color w:val="000000"/>
        </w:rPr>
        <w:t>portomesenteric</w:t>
      </w:r>
      <w:proofErr w:type="spellEnd"/>
      <w:r w:rsidR="00D477F3" w:rsidRPr="00420D2B">
        <w:rPr>
          <w:rFonts w:ascii="Book Antiqua" w:eastAsia="Book Antiqua" w:hAnsi="Book Antiqua" w:cs="Book Antiqua"/>
          <w:color w:val="000000"/>
        </w:rPr>
        <w:t xml:space="preserve"> pneumatos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(PMP)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ssocia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37%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ortality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Usually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minou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ognosti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ign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u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arg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moun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igrat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ro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owe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al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veins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rrelat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dvanc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tag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color w:val="000000"/>
        </w:rPr>
        <w:t>ischemia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50]</w:t>
      </w:r>
      <w:r w:rsidRPr="00420D2B">
        <w:rPr>
          <w:rFonts w:ascii="Book Antiqua" w:eastAsia="Book Antiqua" w:hAnsi="Book Antiqua" w:cs="Book Antiqua"/>
          <w:color w:val="000000"/>
        </w:rPr>
        <w:t>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lthoug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ve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year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ignificanc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MP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question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ever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imes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an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tudi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underl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lat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twee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MP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color w:val="000000"/>
        </w:rPr>
        <w:t>outcome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58-60]</w:t>
      </w:r>
      <w:r w:rsidRPr="00420D2B">
        <w:rPr>
          <w:rFonts w:ascii="Book Antiqua" w:eastAsia="Book Antiqua" w:hAnsi="Book Antiqua" w:cs="Book Antiqua"/>
          <w:color w:val="000000"/>
        </w:rPr>
        <w:t>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esne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  <w:color w:val="000000"/>
        </w:rPr>
        <w:t>at</w:t>
      </w:r>
      <w:r w:rsidR="006543CA" w:rsidRPr="00420D2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55]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notic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MP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hognomoni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ransmur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farct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81%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ien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MP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e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etec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imultaneousl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am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T-scan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ien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91%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ossibiliti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av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ransmur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owe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chemia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oreover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ls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color w:val="000000"/>
        </w:rPr>
        <w:t>Lassandro</w:t>
      </w:r>
      <w:proofErr w:type="spellEnd"/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color w:val="000000"/>
        </w:rPr>
        <w:t>group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50]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ou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rrelat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twee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MP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ransmur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chemia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bserv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91.5%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ien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MP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c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a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ls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ove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owe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chemia/infarct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ur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urger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(Figu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7).</w:t>
      </w:r>
    </w:p>
    <w:p w14:paraId="75F84BD5" w14:textId="2C2D23A0" w:rsidR="00A77B3E" w:rsidRPr="00420D2B" w:rsidRDefault="00000000" w:rsidP="00420D2B">
      <w:pPr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color w:val="000000"/>
        </w:rPr>
        <w:t>Summarizing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anagemen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color w:val="000000"/>
        </w:rPr>
        <w:t>peritonitic</w:t>
      </w:r>
      <w:proofErr w:type="spellEnd"/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ients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ig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actat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ow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H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MP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c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lea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u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til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ver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ar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etermin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ow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anag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symptomati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ien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uspiciou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inea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all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owe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all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sul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a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lin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tudi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how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abl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2.</w:t>
      </w:r>
    </w:p>
    <w:p w14:paraId="51821587" w14:textId="77777777" w:rsidR="00A77B3E" w:rsidRPr="00420D2B" w:rsidRDefault="00A77B3E" w:rsidP="00420D2B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0680C339" w14:textId="0A5AA360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NEW</w:t>
      </w:r>
      <w:r w:rsidR="006543CA" w:rsidRPr="00420D2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PERSPECTIVES</w:t>
      </w:r>
    </w:p>
    <w:p w14:paraId="14CE19C2" w14:textId="0AFA3877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color w:val="000000"/>
        </w:rPr>
        <w:t>Consider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ig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mplexit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pic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ri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ormulat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lgorith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rde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uid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urge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ecision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oces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(Figu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8)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alyz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at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vailabl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iteratu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at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as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u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experience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elec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om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isk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actor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rrela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esenc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owe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chemi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urg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exploration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e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bl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dentif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om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amnestic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aborator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adiolog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isk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actor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ynthesiz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abl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3.</w:t>
      </w:r>
    </w:p>
    <w:p w14:paraId="41BED5DB" w14:textId="505DDEFF" w:rsidR="00A77B3E" w:rsidRPr="00420D2B" w:rsidRDefault="00000000" w:rsidP="00420D2B">
      <w:pPr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color w:val="000000"/>
        </w:rPr>
        <w:t>Laborator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rameter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e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ivid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aj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in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isk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actors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rot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ow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tud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otoco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ormulat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lgorith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rde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elp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urge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ecid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undertak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perativ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non-operativ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reatment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ien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enroll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reat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ccord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u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lgorith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(Figu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8).</w:t>
      </w:r>
    </w:p>
    <w:p w14:paraId="511F1D1B" w14:textId="2F205968" w:rsidR="00A77B3E" w:rsidRPr="00420D2B" w:rsidRDefault="00000000" w:rsidP="00420D2B">
      <w:pPr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as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can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istinct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twee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emodynamicall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tabl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unstabl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ien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rucial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as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stabilit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urg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explorat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andatory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as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tability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lin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esentat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lay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entr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ole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nsider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ymptomati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esenc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bdomin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endernes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eritonism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ien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ymptomatic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perativ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lastRenderedPageBreak/>
        <w:t>treatmen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dvocated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therwise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l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om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amnestic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aborator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adiolog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rameter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nsider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isk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actor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(Tabl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3)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ecid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urgicall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re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symptomati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ien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ollow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cenari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esent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eas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n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amnesti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adiolog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isk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act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lu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eas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n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aj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isk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act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w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ino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isk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actors.</w:t>
      </w:r>
    </w:p>
    <w:p w14:paraId="31AC79E3" w14:textId="77777777" w:rsidR="00A77B3E" w:rsidRPr="00420D2B" w:rsidRDefault="00A77B3E" w:rsidP="00420D2B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40CCD494" w14:textId="77777777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0D0406D0" w14:textId="45F53989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color w:val="000000"/>
        </w:rPr>
        <w:t>Tak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ccoun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l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ossibl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aus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utcomes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presen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adiolog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ind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hic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rrectl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igur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u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rde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ursu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igh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anagement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ruci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dentif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underly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ndit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rde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iscriminat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twee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ien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h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isk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ransmur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farct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ro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os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ho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ndit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ul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anag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ou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  <w:color w:val="000000"/>
        </w:rPr>
        <w:t>surgery</w:t>
      </w:r>
      <w:r w:rsidRPr="00420D2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36,61]</w:t>
      </w:r>
      <w:r w:rsidRPr="00420D2B">
        <w:rPr>
          <w:rFonts w:ascii="Book Antiqua" w:eastAsia="Book Antiqua" w:hAnsi="Book Antiqua" w:cs="Book Antiqua"/>
          <w:color w:val="000000"/>
        </w:rPr>
        <w:t>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tegrat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twee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lin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esentation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aborator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es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bnorm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bdomin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hys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examinat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iv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int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bou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athwa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ollow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i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omptl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rea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I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vascula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as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voi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necros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ogressi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bsta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fro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unnecessar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otentiall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armfu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aparotomy/</w:t>
      </w:r>
      <w:proofErr w:type="gramStart"/>
      <w:r w:rsidR="00C33AF6" w:rsidRPr="00C61ECE">
        <w:rPr>
          <w:rFonts w:ascii="Book Antiqua" w:eastAsia="Book Antiqua" w:hAnsi="Book Antiqua" w:cs="Book Antiqua"/>
          <w:color w:val="000000"/>
        </w:rPr>
        <w:t>l</w:t>
      </w:r>
      <w:r w:rsidRPr="00C61ECE">
        <w:rPr>
          <w:rFonts w:ascii="Book Antiqua" w:eastAsia="Book Antiqua" w:hAnsi="Book Antiqua" w:cs="Book Antiqua"/>
          <w:color w:val="000000"/>
        </w:rPr>
        <w:t>aparoscopy</w:t>
      </w:r>
      <w:r w:rsidRPr="00C61EC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20D2B">
        <w:rPr>
          <w:rFonts w:ascii="Book Antiqua" w:eastAsia="Book Antiqua" w:hAnsi="Book Antiqua" w:cs="Book Antiqua"/>
          <w:color w:val="000000"/>
          <w:vertAlign w:val="superscript"/>
        </w:rPr>
        <w:t>32,62,63]</w:t>
      </w:r>
      <w:r w:rsidRPr="00420D2B">
        <w:rPr>
          <w:rFonts w:ascii="Book Antiqua" w:eastAsia="Book Antiqua" w:hAnsi="Book Antiqua" w:cs="Book Antiqua"/>
          <w:color w:val="000000"/>
        </w:rPr>
        <w:t>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narrativ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view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ri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iv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mprehensiv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alys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knowledg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pic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opos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lgorith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o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uid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linic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decisions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i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manuscript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h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om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limitations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nl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n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tudi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clud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a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ospectiv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(al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ther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wer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retrospective)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lgorithm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oposed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eve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as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guideline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ncern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variou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onditions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etting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emergenc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care,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houl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validated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by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prospective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study.</w:t>
      </w:r>
    </w:p>
    <w:p w14:paraId="6E861341" w14:textId="77777777" w:rsidR="00A77B3E" w:rsidRPr="00420D2B" w:rsidRDefault="00A77B3E" w:rsidP="00420D2B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289D9F93" w14:textId="77777777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color w:val="000000"/>
        </w:rPr>
        <w:t>REFERENCES</w:t>
      </w:r>
    </w:p>
    <w:p w14:paraId="41FF80BA" w14:textId="2B1D371E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1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Kaya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B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Celik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Karip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B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Altun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Ozbay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Öze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a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Memişoğlu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cystoides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imickin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cut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bdomen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Turk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Gastroentero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14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25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426-428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5254527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5152/tjg.2014.4667]</w:t>
      </w:r>
    </w:p>
    <w:p w14:paraId="01FA2D80" w14:textId="7E5842D5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2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Maltz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C</w:t>
      </w:r>
      <w:r w:rsidRPr="00420D2B">
        <w:rPr>
          <w:rFonts w:ascii="Book Antiqua" w:eastAsia="Book Antiqua" w:hAnsi="Book Antiqua" w:cs="Book Antiqua"/>
        </w:rPr>
        <w:t>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enig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operitoneum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Am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Emerg</w:t>
      </w:r>
      <w:proofErr w:type="spellEnd"/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M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01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19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42-243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1326358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53/ajem.2001.22669]</w:t>
      </w:r>
    </w:p>
    <w:p w14:paraId="75B03760" w14:textId="75DB8566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3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Knechtle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SJ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avidof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M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ic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P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urgic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anagemen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linic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utcome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Ann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Sur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990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212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60-165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375647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97/00000658-199008000-00008]</w:t>
      </w:r>
    </w:p>
    <w:p w14:paraId="044960B5" w14:textId="4DC55092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lastRenderedPageBreak/>
        <w:t>4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Anne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N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ajpu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un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B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itw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diopath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h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mal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e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Am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Sur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08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74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127-1129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9062680]</w:t>
      </w:r>
    </w:p>
    <w:p w14:paraId="0E0FA97E" w14:textId="1702305E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5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Amrein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K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Högenauer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Spreizer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Spuller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Langner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li--a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underrecogniz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esi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imickin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eoplast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isease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Wien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Klin</w:t>
      </w:r>
      <w:proofErr w:type="spellEnd"/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Wochenschr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11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123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515-518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1720906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07/s00508-011-0007-y]</w:t>
      </w:r>
    </w:p>
    <w:p w14:paraId="09E600EC" w14:textId="4FE25AD1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6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Schattner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A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lick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Y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astr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t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vari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athogenesi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QJM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20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113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747-748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32240308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93/</w:t>
      </w:r>
      <w:proofErr w:type="spellStart"/>
      <w:r w:rsidRPr="00420D2B">
        <w:rPr>
          <w:rFonts w:ascii="Book Antiqua" w:eastAsia="Book Antiqua" w:hAnsi="Book Antiqua" w:cs="Book Antiqua"/>
        </w:rPr>
        <w:t>qjmed</w:t>
      </w:r>
      <w:proofErr w:type="spellEnd"/>
      <w:r w:rsidRPr="00420D2B">
        <w:rPr>
          <w:rFonts w:ascii="Book Antiqua" w:eastAsia="Book Antiqua" w:hAnsi="Book Antiqua" w:cs="Book Antiqua"/>
        </w:rPr>
        <w:t>/hcaa108]</w:t>
      </w:r>
    </w:p>
    <w:p w14:paraId="57BE0F69" w14:textId="2FBDEDFE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7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Khalil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PN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uber-Wagne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Ladurner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Kleespies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Siebeck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utschle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Hallfeldt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Kanz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G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atur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istory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linic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attern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urgic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nsideration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Eur</w:t>
      </w:r>
      <w:proofErr w:type="spellEnd"/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Med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Re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09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14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31-239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9541582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186/2047-783x-14-6-231]</w:t>
      </w:r>
    </w:p>
    <w:p w14:paraId="31621965" w14:textId="33F96171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8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Gui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X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Zhou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Y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Eidus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alck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V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ao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ZH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Q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cystoides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as-distend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uptur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ymphatics?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eapprais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mmunohistochemistry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Arch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Pathol</w:t>
      </w:r>
      <w:proofErr w:type="spellEnd"/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Lab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M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14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138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59-1066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5076294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5858/arpa.2013-0145-OA]</w:t>
      </w:r>
    </w:p>
    <w:p w14:paraId="1B7500E6" w14:textId="6E9B0512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9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Huzar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TF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enz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M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ol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E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in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T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hun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K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hit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E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Malin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und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B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im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H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Blackbourne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H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Cancio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C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atient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it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ever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herm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jury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Burn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Care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Re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11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32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37-e44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1422942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97/BCR.0b013e318217f8f6]</w:t>
      </w:r>
    </w:p>
    <w:p w14:paraId="72B03CC9" w14:textId="0678774B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10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Morris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MS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e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C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ho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D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imbaug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Underwoo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am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chreibe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A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anagemen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utcom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Am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Sur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08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195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679-82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iscussi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682-3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8424288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16/j.amjsurg.2008.01.011]</w:t>
      </w:r>
    </w:p>
    <w:p w14:paraId="6E18E4ED" w14:textId="47D94C5A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11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Lim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CX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a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J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o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K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enig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Clin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Gastroenterol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Hepato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14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12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xxv-xxvi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4429056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16/j.cgh.2013.12.031]</w:t>
      </w:r>
    </w:p>
    <w:p w14:paraId="4C134651" w14:textId="06287807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12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Kelly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GS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rand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ic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iffus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li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Emerg</w:t>
      </w:r>
      <w:proofErr w:type="spellEnd"/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M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18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54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137-e139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9523422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16/j.jemermed.2018.02.008]</w:t>
      </w:r>
    </w:p>
    <w:p w14:paraId="1A7D72C3" w14:textId="08ECC193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13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Yang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L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Zhon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X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Yan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u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Q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on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Y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an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cystoides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ssociat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it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toposid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ematologic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alignancies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as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epor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iteratur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eview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BMC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Gastroentero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22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22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50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35346061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186/s12876-022-02219-8]</w:t>
      </w:r>
    </w:p>
    <w:p w14:paraId="59A85471" w14:textId="5D559658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lastRenderedPageBreak/>
        <w:t>14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Gao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Y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Uffenheimer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Ashamallah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rimaldi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Swaminath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ulta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resentati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utcome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mon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flammator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owe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iseas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atient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it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ncurren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as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erie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ystemat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eview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Intest</w:t>
      </w:r>
      <w:proofErr w:type="spellEnd"/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Re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20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18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89-296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31671928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5217/ir.2019.00073]</w:t>
      </w:r>
    </w:p>
    <w:p w14:paraId="29BC5655" w14:textId="4E4BEE9C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15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Bilici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A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arada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Doventas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Seker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astr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ssociat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it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alignancy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unusu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as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eport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World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Gastroentero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09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15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758-760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9222105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3748/wjg.15.758]</w:t>
      </w:r>
    </w:p>
    <w:p w14:paraId="3948C835" w14:textId="6A89573D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16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Meini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S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Zini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Passaleva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T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Frullini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usco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arpi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Piani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VID-19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BM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Open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Gastroentero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20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7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32522754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136/bmjgast-2020-000434]</w:t>
      </w:r>
    </w:p>
    <w:p w14:paraId="38355E1D" w14:textId="63ADF47C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17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Balasuriya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HD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beysingh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Cocco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ort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venou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a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li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ever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ytomegaloviru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liti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ANZ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Sur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18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88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13-114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6177795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111/ans.13224]</w:t>
      </w:r>
    </w:p>
    <w:p w14:paraId="72685599" w14:textId="47B1F5CD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18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Wong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K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im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H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Khanijo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Melamud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Zaidi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VID-19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as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erie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Cureus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20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12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10991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33209547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7759/cureus.10991]</w:t>
      </w:r>
    </w:p>
    <w:p w14:paraId="27A8D155" w14:textId="01820465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19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Goh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SSN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Shelat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V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rednisolon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duc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li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operitoneum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World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Gastroentero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22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28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3739-3742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36161037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3748/</w:t>
      </w:r>
      <w:proofErr w:type="gramStart"/>
      <w:r w:rsidRPr="00420D2B">
        <w:rPr>
          <w:rFonts w:ascii="Book Antiqua" w:eastAsia="Book Antiqua" w:hAnsi="Book Antiqua" w:cs="Book Antiqua"/>
        </w:rPr>
        <w:t>wjg.v28.i</w:t>
      </w:r>
      <w:proofErr w:type="gramEnd"/>
      <w:r w:rsidRPr="00420D2B">
        <w:rPr>
          <w:rFonts w:ascii="Book Antiqua" w:eastAsia="Book Antiqua" w:hAnsi="Book Antiqua" w:cs="Book Antiqua"/>
        </w:rPr>
        <w:t>28.3739]</w:t>
      </w:r>
    </w:p>
    <w:p w14:paraId="1273825F" w14:textId="7CC7E712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20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Hsueh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KC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sou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S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a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T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operitoneum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mput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omography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ewar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on-therapeut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aparotomy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World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Gastrointest</w:t>
      </w:r>
      <w:proofErr w:type="spellEnd"/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Sur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11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3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86-88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1765972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4240/</w:t>
      </w:r>
      <w:proofErr w:type="gramStart"/>
      <w:r w:rsidRPr="00420D2B">
        <w:rPr>
          <w:rFonts w:ascii="Book Antiqua" w:eastAsia="Book Antiqua" w:hAnsi="Book Antiqua" w:cs="Book Antiqua"/>
        </w:rPr>
        <w:t>wjgs.v</w:t>
      </w:r>
      <w:proofErr w:type="gramEnd"/>
      <w:r w:rsidRPr="00420D2B">
        <w:rPr>
          <w:rFonts w:ascii="Book Antiqua" w:eastAsia="Book Antiqua" w:hAnsi="Book Antiqua" w:cs="Book Antiqua"/>
        </w:rPr>
        <w:t>3.i6.86]</w:t>
      </w:r>
    </w:p>
    <w:p w14:paraId="745D3DD7" w14:textId="72C560BF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21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Shah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A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Furajii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ahil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A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ymptomat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(includin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ort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venou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as)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fte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aparoscop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ot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lectomy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World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Gastrointest</w:t>
      </w:r>
      <w:proofErr w:type="spellEnd"/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Endosc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14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6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564-567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5400871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4253/</w:t>
      </w:r>
      <w:proofErr w:type="gramStart"/>
      <w:r w:rsidRPr="00420D2B">
        <w:rPr>
          <w:rFonts w:ascii="Book Antiqua" w:eastAsia="Book Antiqua" w:hAnsi="Book Antiqua" w:cs="Book Antiqua"/>
        </w:rPr>
        <w:t>wjge.v</w:t>
      </w:r>
      <w:proofErr w:type="gramEnd"/>
      <w:r w:rsidRPr="00420D2B">
        <w:rPr>
          <w:rFonts w:ascii="Book Antiqua" w:eastAsia="Book Antiqua" w:hAnsi="Book Antiqua" w:cs="Book Antiqua"/>
        </w:rPr>
        <w:t>6.i11.564]</w:t>
      </w:r>
    </w:p>
    <w:p w14:paraId="381A5E50" w14:textId="3A095514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22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Arikanoglu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Z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Aygen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Camci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Akbulut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Basbug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Dogru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etinkay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Z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Kirkil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cystoides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ingl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ente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xperience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World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Gastroentero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12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18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453-457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2346251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3748/</w:t>
      </w:r>
      <w:proofErr w:type="gramStart"/>
      <w:r w:rsidRPr="00420D2B">
        <w:rPr>
          <w:rFonts w:ascii="Book Antiqua" w:eastAsia="Book Antiqua" w:hAnsi="Book Antiqua" w:cs="Book Antiqua"/>
        </w:rPr>
        <w:t>wjg.v18.i</w:t>
      </w:r>
      <w:proofErr w:type="gramEnd"/>
      <w:r w:rsidRPr="00420D2B">
        <w:rPr>
          <w:rFonts w:ascii="Book Antiqua" w:eastAsia="Book Antiqua" w:hAnsi="Book Antiqua" w:cs="Book Antiqua"/>
        </w:rPr>
        <w:t>5.453]</w:t>
      </w:r>
    </w:p>
    <w:p w14:paraId="66A0EA9E" w14:textId="62065933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23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Gagliardi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G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homps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W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ershma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J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orbe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awle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R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albo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C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l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ropos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athogene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as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tud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5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ase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eview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h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lastRenderedPageBreak/>
        <w:t>literature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Int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Colorectal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D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996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11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11-118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8811375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07/s003840050031]</w:t>
      </w:r>
    </w:p>
    <w:p w14:paraId="46559B25" w14:textId="08FAEF7E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24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Gazzaniga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G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Vill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osi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Pizzutilo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G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Colla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D'Onghia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i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Sanza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Fornasier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Gringeri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Lucatelli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V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Mosini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Pani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ien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caglion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Sartore</w:t>
      </w:r>
      <w:proofErr w:type="spellEnd"/>
      <w:r w:rsidRPr="00420D2B">
        <w:rPr>
          <w:rFonts w:ascii="Book Antiqua" w:eastAsia="Book Antiqua" w:hAnsi="Book Antiqua" w:cs="Book Antiqua"/>
        </w:rPr>
        <w:t>-Bianchi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duc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ticance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reatment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ystemat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eview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Cancers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(Basel)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22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14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35406436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3390/cancers14071666]</w:t>
      </w:r>
    </w:p>
    <w:p w14:paraId="5D2DBBEC" w14:textId="1B42A742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25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St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Peter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SD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bba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A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ell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A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h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pectrum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Arch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Sur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03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138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68-75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2511155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01/archsurg.138.1.68]</w:t>
      </w:r>
    </w:p>
    <w:p w14:paraId="3E8F32A3" w14:textId="49882C99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26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Feczko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PJ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Mezwa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G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ara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C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hit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D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linic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ignificanc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h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owe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all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Radiographics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992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12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69-1078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439012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148/radiographics.12.6.1439012]</w:t>
      </w:r>
    </w:p>
    <w:p w14:paraId="16967241" w14:textId="20AA98B7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27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Pieterse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AS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eon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S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owl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h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ucos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hange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athogene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cystoides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Hum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Pathol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985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16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683-688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4007844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16/s0046-8177(85)80152-0]</w:t>
      </w:r>
    </w:p>
    <w:p w14:paraId="24A9F5B1" w14:textId="2FB3EEFA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28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Katada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Y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Isogai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Tezuka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Umehara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hibuy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otenti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xtraperitone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pac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ntinuou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it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h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eri-intestin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pace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videnc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atomic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valuati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atient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it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ithou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schemia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Surg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Radiol</w:t>
      </w:r>
      <w:proofErr w:type="spellEnd"/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Anat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09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31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707-713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9415159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07/s00276-009-0511-1]</w:t>
      </w:r>
    </w:p>
    <w:p w14:paraId="2743451E" w14:textId="5527B7F5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29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Tchabo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NE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Grobmyer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R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Jarnagin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R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hi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nservativ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anagemen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Gynecol</w:t>
      </w:r>
      <w:proofErr w:type="spellEnd"/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Onco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05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99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782-784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6169578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16/j.ygyno.2005.08.008]</w:t>
      </w:r>
    </w:p>
    <w:p w14:paraId="5ABF641E" w14:textId="0669642D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30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Yale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CE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Balish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cystoides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Dis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Colon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Rectum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976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19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7-111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76016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07/BF02590860]</w:t>
      </w:r>
    </w:p>
    <w:p w14:paraId="7B70B307" w14:textId="793A3196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31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Pasquier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M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Waeber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on-surgic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operitoneum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Emerg</w:t>
      </w:r>
      <w:proofErr w:type="spellEnd"/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Med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11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28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70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1068170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136/emj.2010.093500]</w:t>
      </w:r>
    </w:p>
    <w:p w14:paraId="2D911578" w14:textId="00C6EC17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32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Pengermä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P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Katunin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urune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Rouvelas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Palomäki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Kechagias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urgic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xplorati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andator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it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portomesenteric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as?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ess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earn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eutropen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atien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unde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hemotherapy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ANZ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Sur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22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92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543-545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34170588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111/ans.17043]</w:t>
      </w:r>
    </w:p>
    <w:p w14:paraId="31F1753C" w14:textId="4C47885C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lastRenderedPageBreak/>
        <w:t>33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Than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VS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guye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D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all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ham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T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guye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H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oye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D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it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operitoneum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o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lway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urgic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mergency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Radiol</w:t>
      </w:r>
      <w:proofErr w:type="spellEnd"/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Case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Rep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20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15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459-2463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33014230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16/j.radcr.2020.09.034]</w:t>
      </w:r>
    </w:p>
    <w:p w14:paraId="172B5411" w14:textId="3DE3030E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34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Yuan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A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eog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andstrom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Bricknell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hakrabort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Siriwardhane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sinistralis</w:t>
      </w:r>
      <w:proofErr w:type="spellEnd"/>
      <w:r w:rsidRPr="00420D2B">
        <w:rPr>
          <w:rFonts w:ascii="Book Antiqua" w:eastAsia="Book Antiqua" w:hAnsi="Book Antiqua" w:cs="Book Antiqua"/>
        </w:rPr>
        <w:t>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ANZ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Sur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22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92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52-254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34047045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111/ans.16969]</w:t>
      </w:r>
    </w:p>
    <w:p w14:paraId="7444DEC6" w14:textId="4687D159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35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Atre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ID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Eurboonyanun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'She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Lahoud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M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hi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Kalva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Harisinghani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G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Hedgire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redictor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ransmur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ecr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atient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resentin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it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cut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esenter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schemi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mput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omography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Abdom</w:t>
      </w:r>
      <w:proofErr w:type="spellEnd"/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Radiol</w:t>
      </w:r>
      <w:proofErr w:type="spellEnd"/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(NY)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22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47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636-1643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32382818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07/s00261-020-02558-8]</w:t>
      </w:r>
    </w:p>
    <w:p w14:paraId="11234087" w14:textId="495CC275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36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Castater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C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Gliga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A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eye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aze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reen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Fiza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uccessfu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on-Operativ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anagemen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xtensiv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Cystoides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u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o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raf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Versu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os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isease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Am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Sur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22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88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00-1002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34982014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177/00031348211060454]</w:t>
      </w:r>
    </w:p>
    <w:p w14:paraId="106F326B" w14:textId="0DFDEA87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37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Clancy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K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Dadashzadeh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R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Handzel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Rieser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ose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B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osenblum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u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achin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earnin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o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h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redicti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atholog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Surger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21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170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797-805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33926706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16/j.surg.2021.03.049]</w:t>
      </w:r>
    </w:p>
    <w:p w14:paraId="14EDEF44" w14:textId="63D7EDD5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38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Rieser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CJ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Dadashzadeh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R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Handzel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M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lanc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J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Kaltenmeier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T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ose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B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orsyth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M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u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Rosengart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R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evelopmen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validati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ive-facto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cor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o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redicti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atholog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Trauma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Acute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Care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Sur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21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90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477-483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33075028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97/TA.0000000000002989]</w:t>
      </w:r>
    </w:p>
    <w:p w14:paraId="0700C69E" w14:textId="61A5E1E6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39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Ferrada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P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Callcut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Bauza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O'Bosky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R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uo-Owe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X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ansfiel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J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ab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Pasley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ugaev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ereir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oor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O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a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Pasley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uBos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AS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ulti-institution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rial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mmittee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redictiv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valuati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tudy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ulticente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pidemiolog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tud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h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merica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ssociati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o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h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urger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rauma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Trauma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Acute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Care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Sur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17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82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451-460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8225738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97/TA.0000000000001360]</w:t>
      </w:r>
    </w:p>
    <w:p w14:paraId="43D056BE" w14:textId="42D877F9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40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Braumann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C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Menenakos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acobi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A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--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itfal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o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urgeons?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Scand</w:t>
      </w:r>
      <w:proofErr w:type="spellEnd"/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Sur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05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94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47-50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5865117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177/145749690509400112]</w:t>
      </w:r>
    </w:p>
    <w:p w14:paraId="2A9C8B78" w14:textId="12F090FD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lastRenderedPageBreak/>
        <w:t>41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Adachi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W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atsushit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Yashiro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Y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Imura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Shiozawa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Kishimoto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linic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haracteristic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operitoneum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it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etect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usin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mput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omography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escriptiv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tudy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Medicine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(Baltimore)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20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99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22461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33019436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97/MD.0000000000022461]</w:t>
      </w:r>
    </w:p>
    <w:p w14:paraId="529F4945" w14:textId="50235773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42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Shetty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DS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aik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P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Amarapurkar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D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ubbl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owel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ife-threatenin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ndition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Indian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Pathol</w:t>
      </w:r>
      <w:proofErr w:type="spellEnd"/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Microbiol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20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63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325-326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32317547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4103/IJPM.IJPM_474_19]</w:t>
      </w:r>
    </w:p>
    <w:p w14:paraId="43CAAB44" w14:textId="73C901E7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43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Treyaud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MO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ura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Zin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Knebel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F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Meuli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A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chmid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linic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ignificanc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-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rrelati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DCT-finding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it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reatmen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utcome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Eur</w:t>
      </w:r>
      <w:proofErr w:type="spellEnd"/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Radiol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17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27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70-79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7106233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07/s00330-016-4348-9]</w:t>
      </w:r>
    </w:p>
    <w:p w14:paraId="51192951" w14:textId="7F6EC96F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44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Bani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Hani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M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amanga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oldber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Greenspon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ha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Volp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urne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J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ort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ishma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K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ranc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R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al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unningham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C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ort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venou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as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inding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eassure?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Surg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Re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13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185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581-586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3845870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16/j.jss.2013.06.006]</w:t>
      </w:r>
    </w:p>
    <w:p w14:paraId="4D52EB8E" w14:textId="4C577618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45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Horowitz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NS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h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E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erzo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J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Mutch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G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ade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S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hall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ibb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K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h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ignificanc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owe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erforati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atient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it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ynecolog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alignancie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Gynecol</w:t>
      </w:r>
      <w:proofErr w:type="spellEnd"/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Onco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02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86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79-84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2079304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06/gyno.2002.6728]</w:t>
      </w:r>
    </w:p>
    <w:p w14:paraId="01238C58" w14:textId="38A2E66B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46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Caudill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JL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os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h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ol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mput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omograph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h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valuati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Clin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Gastroentero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987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9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23-226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3571898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97/00004836-198704000-00024]</w:t>
      </w:r>
    </w:p>
    <w:p w14:paraId="4BCBB2B5" w14:textId="5725E86E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47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Pickhardt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PJ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im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H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aylo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J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symptomat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lonography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enig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elf-limit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magin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indin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istinc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rom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erforation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AJR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Am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Roentgenol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08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190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112-W117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8212192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2214/AJR.07.2843]</w:t>
      </w:r>
    </w:p>
    <w:p w14:paraId="6093A012" w14:textId="68363D42" w:rsidR="00A77B3E" w:rsidRPr="008B3578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48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Kernagis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LY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evin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S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acob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E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atient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it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schemia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rrelati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inding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it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viabilit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h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owel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8B3578">
        <w:rPr>
          <w:rFonts w:ascii="Book Antiqua" w:eastAsia="Book Antiqua" w:hAnsi="Book Antiqua" w:cs="Book Antiqua"/>
          <w:i/>
          <w:iCs/>
        </w:rPr>
        <w:t>AJR</w:t>
      </w:r>
      <w:r w:rsidR="006543CA" w:rsidRPr="008B3578">
        <w:rPr>
          <w:rFonts w:ascii="Book Antiqua" w:eastAsia="Book Antiqua" w:hAnsi="Book Antiqua" w:cs="Book Antiqua"/>
          <w:i/>
          <w:iCs/>
        </w:rPr>
        <w:t xml:space="preserve"> </w:t>
      </w:r>
      <w:r w:rsidRPr="008B3578">
        <w:rPr>
          <w:rFonts w:ascii="Book Antiqua" w:eastAsia="Book Antiqua" w:hAnsi="Book Antiqua" w:cs="Book Antiqua"/>
          <w:i/>
          <w:iCs/>
        </w:rPr>
        <w:t>Am</w:t>
      </w:r>
      <w:r w:rsidR="006543CA" w:rsidRPr="008B3578">
        <w:rPr>
          <w:rFonts w:ascii="Book Antiqua" w:eastAsia="Book Antiqua" w:hAnsi="Book Antiqua" w:cs="Book Antiqua"/>
          <w:i/>
          <w:iCs/>
        </w:rPr>
        <w:t xml:space="preserve"> </w:t>
      </w:r>
      <w:r w:rsidRPr="008B3578">
        <w:rPr>
          <w:rFonts w:ascii="Book Antiqua" w:eastAsia="Book Antiqua" w:hAnsi="Book Antiqua" w:cs="Book Antiqua"/>
          <w:i/>
          <w:iCs/>
        </w:rPr>
        <w:t>J</w:t>
      </w:r>
      <w:r w:rsidR="006543CA" w:rsidRPr="008B3578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8B3578">
        <w:rPr>
          <w:rFonts w:ascii="Book Antiqua" w:eastAsia="Book Antiqua" w:hAnsi="Book Antiqua" w:cs="Book Antiqua"/>
          <w:i/>
          <w:iCs/>
        </w:rPr>
        <w:t>Roentgenol</w:t>
      </w:r>
      <w:proofErr w:type="spellEnd"/>
      <w:r w:rsidR="006543CA" w:rsidRPr="008B3578">
        <w:rPr>
          <w:rFonts w:ascii="Book Antiqua" w:eastAsia="Book Antiqua" w:hAnsi="Book Antiqua" w:cs="Book Antiqua"/>
        </w:rPr>
        <w:t xml:space="preserve"> </w:t>
      </w:r>
      <w:r w:rsidRPr="008B3578">
        <w:rPr>
          <w:rFonts w:ascii="Book Antiqua" w:eastAsia="Book Antiqua" w:hAnsi="Book Antiqua" w:cs="Book Antiqua"/>
        </w:rPr>
        <w:t>2003;</w:t>
      </w:r>
      <w:r w:rsidR="006543CA" w:rsidRPr="008B3578">
        <w:rPr>
          <w:rFonts w:ascii="Book Antiqua" w:eastAsia="Book Antiqua" w:hAnsi="Book Antiqua" w:cs="Book Antiqua"/>
        </w:rPr>
        <w:t xml:space="preserve"> </w:t>
      </w:r>
      <w:r w:rsidRPr="008B3578">
        <w:rPr>
          <w:rFonts w:ascii="Book Antiqua" w:eastAsia="Book Antiqua" w:hAnsi="Book Antiqua" w:cs="Book Antiqua"/>
          <w:b/>
          <w:bCs/>
        </w:rPr>
        <w:t>180</w:t>
      </w:r>
      <w:r w:rsidRPr="008B3578">
        <w:rPr>
          <w:rFonts w:ascii="Book Antiqua" w:eastAsia="Book Antiqua" w:hAnsi="Book Antiqua" w:cs="Book Antiqua"/>
        </w:rPr>
        <w:t>:</w:t>
      </w:r>
      <w:r w:rsidR="006543CA" w:rsidRPr="008B3578">
        <w:rPr>
          <w:rFonts w:ascii="Book Antiqua" w:eastAsia="Book Antiqua" w:hAnsi="Book Antiqua" w:cs="Book Antiqua"/>
        </w:rPr>
        <w:t xml:space="preserve"> </w:t>
      </w:r>
      <w:r w:rsidRPr="008B3578">
        <w:rPr>
          <w:rFonts w:ascii="Book Antiqua" w:eastAsia="Book Antiqua" w:hAnsi="Book Antiqua" w:cs="Book Antiqua"/>
        </w:rPr>
        <w:t>733-736</w:t>
      </w:r>
      <w:r w:rsidR="006543CA" w:rsidRPr="008B3578">
        <w:rPr>
          <w:rFonts w:ascii="Book Antiqua" w:eastAsia="Book Antiqua" w:hAnsi="Book Antiqua" w:cs="Book Antiqua"/>
        </w:rPr>
        <w:t xml:space="preserve"> </w:t>
      </w:r>
      <w:r w:rsidRPr="008B3578">
        <w:rPr>
          <w:rFonts w:ascii="Book Antiqua" w:eastAsia="Book Antiqua" w:hAnsi="Book Antiqua" w:cs="Book Antiqua"/>
        </w:rPr>
        <w:t>[PMID:</w:t>
      </w:r>
      <w:r w:rsidR="006543CA" w:rsidRPr="008B3578">
        <w:rPr>
          <w:rFonts w:ascii="Book Antiqua" w:eastAsia="Book Antiqua" w:hAnsi="Book Antiqua" w:cs="Book Antiqua"/>
        </w:rPr>
        <w:t xml:space="preserve"> </w:t>
      </w:r>
      <w:r w:rsidRPr="008B3578">
        <w:rPr>
          <w:rFonts w:ascii="Book Antiqua" w:eastAsia="Book Antiqua" w:hAnsi="Book Antiqua" w:cs="Book Antiqua"/>
        </w:rPr>
        <w:t>12591685</w:t>
      </w:r>
      <w:r w:rsidR="006543CA" w:rsidRPr="008B3578">
        <w:rPr>
          <w:rFonts w:ascii="Book Antiqua" w:eastAsia="Book Antiqua" w:hAnsi="Book Antiqua" w:cs="Book Antiqua"/>
        </w:rPr>
        <w:t xml:space="preserve"> </w:t>
      </w:r>
      <w:r w:rsidRPr="008B3578">
        <w:rPr>
          <w:rFonts w:ascii="Book Antiqua" w:eastAsia="Book Antiqua" w:hAnsi="Book Antiqua" w:cs="Book Antiqua"/>
        </w:rPr>
        <w:t>DOI:</w:t>
      </w:r>
      <w:r w:rsidR="006543CA" w:rsidRPr="008B3578">
        <w:rPr>
          <w:rFonts w:ascii="Book Antiqua" w:eastAsia="Book Antiqua" w:hAnsi="Book Antiqua" w:cs="Book Antiqua"/>
        </w:rPr>
        <w:t xml:space="preserve"> </w:t>
      </w:r>
      <w:r w:rsidRPr="008B3578">
        <w:rPr>
          <w:rFonts w:ascii="Book Antiqua" w:eastAsia="Book Antiqua" w:hAnsi="Book Antiqua" w:cs="Book Antiqua"/>
        </w:rPr>
        <w:t>10.2214/ajr.180.3.1800733]</w:t>
      </w:r>
    </w:p>
    <w:p w14:paraId="1A70C170" w14:textId="2A577D00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  <w:lang w:val="it-IT"/>
        </w:rPr>
      </w:pPr>
      <w:r w:rsidRPr="008B3578">
        <w:rPr>
          <w:rFonts w:ascii="Book Antiqua" w:eastAsia="Book Antiqua" w:hAnsi="Book Antiqua" w:cs="Book Antiqua"/>
        </w:rPr>
        <w:t>49</w:t>
      </w:r>
      <w:r w:rsidR="006543CA" w:rsidRPr="008B3578">
        <w:rPr>
          <w:rFonts w:ascii="Book Antiqua" w:eastAsia="Book Antiqua" w:hAnsi="Book Antiqua" w:cs="Book Antiqua"/>
        </w:rPr>
        <w:t xml:space="preserve"> </w:t>
      </w:r>
      <w:proofErr w:type="spellStart"/>
      <w:r w:rsidRPr="008B3578">
        <w:rPr>
          <w:rFonts w:ascii="Book Antiqua" w:eastAsia="Book Antiqua" w:hAnsi="Book Antiqua" w:cs="Book Antiqua"/>
          <w:b/>
          <w:bCs/>
        </w:rPr>
        <w:t>Lassandro</w:t>
      </w:r>
      <w:proofErr w:type="spellEnd"/>
      <w:r w:rsidR="006543CA" w:rsidRPr="008B3578">
        <w:rPr>
          <w:rFonts w:ascii="Book Antiqua" w:eastAsia="Book Antiqua" w:hAnsi="Book Antiqua" w:cs="Book Antiqua"/>
          <w:b/>
          <w:bCs/>
        </w:rPr>
        <w:t xml:space="preserve"> </w:t>
      </w:r>
      <w:r w:rsidRPr="008B3578">
        <w:rPr>
          <w:rFonts w:ascii="Book Antiqua" w:eastAsia="Book Antiqua" w:hAnsi="Book Antiqua" w:cs="Book Antiqua"/>
          <w:b/>
          <w:bCs/>
        </w:rPr>
        <w:t>F</w:t>
      </w:r>
      <w:r w:rsidRPr="008B3578">
        <w:rPr>
          <w:rFonts w:ascii="Book Antiqua" w:eastAsia="Book Antiqua" w:hAnsi="Book Antiqua" w:cs="Book Antiqua"/>
        </w:rPr>
        <w:t>,</w:t>
      </w:r>
      <w:r w:rsidR="006543CA" w:rsidRPr="008B3578">
        <w:rPr>
          <w:rFonts w:ascii="Book Antiqua" w:eastAsia="Book Antiqua" w:hAnsi="Book Antiqua" w:cs="Book Antiqua"/>
        </w:rPr>
        <w:t xml:space="preserve"> </w:t>
      </w:r>
      <w:proofErr w:type="spellStart"/>
      <w:r w:rsidRPr="008B3578">
        <w:rPr>
          <w:rFonts w:ascii="Book Antiqua" w:eastAsia="Book Antiqua" w:hAnsi="Book Antiqua" w:cs="Book Antiqua"/>
        </w:rPr>
        <w:t>Mangoni</w:t>
      </w:r>
      <w:proofErr w:type="spellEnd"/>
      <w:r w:rsidR="006543CA" w:rsidRPr="008B3578">
        <w:rPr>
          <w:rFonts w:ascii="Book Antiqua" w:eastAsia="Book Antiqua" w:hAnsi="Book Antiqua" w:cs="Book Antiqua"/>
        </w:rPr>
        <w:t xml:space="preserve"> </w:t>
      </w:r>
      <w:r w:rsidRPr="008B3578">
        <w:rPr>
          <w:rFonts w:ascii="Book Antiqua" w:eastAsia="Book Antiqua" w:hAnsi="Book Antiqua" w:cs="Book Antiqua"/>
        </w:rPr>
        <w:t>de</w:t>
      </w:r>
      <w:r w:rsidR="006543CA" w:rsidRPr="008B3578">
        <w:rPr>
          <w:rFonts w:ascii="Book Antiqua" w:eastAsia="Book Antiqua" w:hAnsi="Book Antiqua" w:cs="Book Antiqua"/>
        </w:rPr>
        <w:t xml:space="preserve"> </w:t>
      </w:r>
      <w:r w:rsidRPr="008B3578">
        <w:rPr>
          <w:rFonts w:ascii="Book Antiqua" w:eastAsia="Book Antiqua" w:hAnsi="Book Antiqua" w:cs="Book Antiqua"/>
        </w:rPr>
        <w:t>Santo</w:t>
      </w:r>
      <w:r w:rsidR="006543CA" w:rsidRPr="008B3578">
        <w:rPr>
          <w:rFonts w:ascii="Book Antiqua" w:eastAsia="Book Antiqua" w:hAnsi="Book Antiqua" w:cs="Book Antiqua"/>
        </w:rPr>
        <w:t xml:space="preserve"> </w:t>
      </w:r>
      <w:r w:rsidRPr="008B3578">
        <w:rPr>
          <w:rFonts w:ascii="Book Antiqua" w:eastAsia="Book Antiqua" w:hAnsi="Book Antiqua" w:cs="Book Antiqua"/>
        </w:rPr>
        <w:t>Stefano</w:t>
      </w:r>
      <w:r w:rsidR="006543CA" w:rsidRPr="008B3578">
        <w:rPr>
          <w:rFonts w:ascii="Book Antiqua" w:eastAsia="Book Antiqua" w:hAnsi="Book Antiqua" w:cs="Book Antiqua"/>
        </w:rPr>
        <w:t xml:space="preserve"> </w:t>
      </w:r>
      <w:r w:rsidRPr="008B3578">
        <w:rPr>
          <w:rFonts w:ascii="Book Antiqua" w:eastAsia="Book Antiqua" w:hAnsi="Book Antiqua" w:cs="Book Antiqua"/>
        </w:rPr>
        <w:t>ML,</w:t>
      </w:r>
      <w:r w:rsidR="006543CA" w:rsidRPr="008B3578">
        <w:rPr>
          <w:rFonts w:ascii="Book Antiqua" w:eastAsia="Book Antiqua" w:hAnsi="Book Antiqua" w:cs="Book Antiqua"/>
        </w:rPr>
        <w:t xml:space="preserve"> </w:t>
      </w:r>
      <w:r w:rsidRPr="008B3578">
        <w:rPr>
          <w:rFonts w:ascii="Book Antiqua" w:eastAsia="Book Antiqua" w:hAnsi="Book Antiqua" w:cs="Book Antiqua"/>
        </w:rPr>
        <w:t>Porto</w:t>
      </w:r>
      <w:r w:rsidR="006543CA" w:rsidRPr="008B3578">
        <w:rPr>
          <w:rFonts w:ascii="Book Antiqua" w:eastAsia="Book Antiqua" w:hAnsi="Book Antiqua" w:cs="Book Antiqua"/>
        </w:rPr>
        <w:t xml:space="preserve"> </w:t>
      </w:r>
      <w:r w:rsidRPr="008B3578">
        <w:rPr>
          <w:rFonts w:ascii="Book Antiqua" w:eastAsia="Book Antiqua" w:hAnsi="Book Antiqua" w:cs="Book Antiqua"/>
        </w:rPr>
        <w:t>AM,</w:t>
      </w:r>
      <w:r w:rsidR="006543CA" w:rsidRPr="008B3578">
        <w:rPr>
          <w:rFonts w:ascii="Book Antiqua" w:eastAsia="Book Antiqua" w:hAnsi="Book Antiqua" w:cs="Book Antiqua"/>
        </w:rPr>
        <w:t xml:space="preserve"> </w:t>
      </w:r>
      <w:r w:rsidRPr="008B3578">
        <w:rPr>
          <w:rFonts w:ascii="Book Antiqua" w:eastAsia="Book Antiqua" w:hAnsi="Book Antiqua" w:cs="Book Antiqua"/>
        </w:rPr>
        <w:t>Grassi</w:t>
      </w:r>
      <w:r w:rsidR="006543CA" w:rsidRPr="008B3578">
        <w:rPr>
          <w:rFonts w:ascii="Book Antiqua" w:eastAsia="Book Antiqua" w:hAnsi="Book Antiqua" w:cs="Book Antiqua"/>
        </w:rPr>
        <w:t xml:space="preserve"> </w:t>
      </w:r>
      <w:r w:rsidRPr="008B3578">
        <w:rPr>
          <w:rFonts w:ascii="Book Antiqua" w:eastAsia="Book Antiqua" w:hAnsi="Book Antiqua" w:cs="Book Antiqua"/>
        </w:rPr>
        <w:t>R,</w:t>
      </w:r>
      <w:r w:rsidR="006543CA" w:rsidRPr="008B3578">
        <w:rPr>
          <w:rFonts w:ascii="Book Antiqua" w:eastAsia="Book Antiqua" w:hAnsi="Book Antiqua" w:cs="Book Antiqua"/>
        </w:rPr>
        <w:t xml:space="preserve"> </w:t>
      </w:r>
      <w:r w:rsidRPr="008B3578">
        <w:rPr>
          <w:rFonts w:ascii="Book Antiqua" w:eastAsia="Book Antiqua" w:hAnsi="Book Antiqua" w:cs="Book Antiqua"/>
        </w:rPr>
        <w:t>Scaglione</w:t>
      </w:r>
      <w:r w:rsidR="006543CA" w:rsidRPr="008B3578">
        <w:rPr>
          <w:rFonts w:ascii="Book Antiqua" w:eastAsia="Book Antiqua" w:hAnsi="Book Antiqua" w:cs="Book Antiqua"/>
        </w:rPr>
        <w:t xml:space="preserve"> </w:t>
      </w:r>
      <w:r w:rsidRPr="008B3578">
        <w:rPr>
          <w:rFonts w:ascii="Book Antiqua" w:eastAsia="Book Antiqua" w:hAnsi="Book Antiqua" w:cs="Book Antiqua"/>
        </w:rPr>
        <w:t>M,</w:t>
      </w:r>
      <w:r w:rsidR="006543CA" w:rsidRPr="008B3578">
        <w:rPr>
          <w:rFonts w:ascii="Book Antiqua" w:eastAsia="Book Antiqua" w:hAnsi="Book Antiqua" w:cs="Book Antiqua"/>
        </w:rPr>
        <w:t xml:space="preserve"> </w:t>
      </w:r>
      <w:proofErr w:type="spellStart"/>
      <w:r w:rsidRPr="008B3578">
        <w:rPr>
          <w:rFonts w:ascii="Book Antiqua" w:eastAsia="Book Antiqua" w:hAnsi="Book Antiqua" w:cs="Book Antiqua"/>
        </w:rPr>
        <w:t>Rotondo</w:t>
      </w:r>
      <w:proofErr w:type="spellEnd"/>
      <w:r w:rsidR="006543CA" w:rsidRPr="008B3578">
        <w:rPr>
          <w:rFonts w:ascii="Book Antiqua" w:eastAsia="Book Antiqua" w:hAnsi="Book Antiqua" w:cs="Book Antiqua"/>
        </w:rPr>
        <w:t xml:space="preserve"> </w:t>
      </w:r>
      <w:r w:rsidRPr="008B3578">
        <w:rPr>
          <w:rFonts w:ascii="Book Antiqua" w:eastAsia="Book Antiqua" w:hAnsi="Book Antiqua" w:cs="Book Antiqua"/>
        </w:rPr>
        <w:t>A.</w:t>
      </w:r>
      <w:r w:rsidR="006543CA" w:rsidRPr="008B3578">
        <w:rPr>
          <w:rFonts w:ascii="Book Antiqua" w:eastAsia="Book Antiqua" w:hAnsi="Book Antiqua" w:cs="Book Antiqua"/>
        </w:rPr>
        <w:t xml:space="preserve"> </w:t>
      </w:r>
      <w:r w:rsidRPr="008B3578">
        <w:rPr>
          <w:rFonts w:ascii="Book Antiqua" w:eastAsia="Book Antiqua" w:hAnsi="Book Antiqua" w:cs="Book Antiqua"/>
        </w:rPr>
        <w:t>Intestinal</w:t>
      </w:r>
      <w:r w:rsidR="006543CA" w:rsidRPr="008B3578">
        <w:rPr>
          <w:rFonts w:ascii="Book Antiqua" w:eastAsia="Book Antiqua" w:hAnsi="Book Antiqua" w:cs="Book Antiqua"/>
        </w:rPr>
        <w:t xml:space="preserve"> </w:t>
      </w:r>
      <w:r w:rsidRPr="008B3578">
        <w:rPr>
          <w:rFonts w:ascii="Book Antiqua" w:eastAsia="Book Antiqua" w:hAnsi="Book Antiqua" w:cs="Book Antiqua"/>
        </w:rPr>
        <w:t>pneumatosis</w:t>
      </w:r>
      <w:r w:rsidR="006543CA" w:rsidRPr="008B3578">
        <w:rPr>
          <w:rFonts w:ascii="Book Antiqua" w:eastAsia="Book Antiqua" w:hAnsi="Book Antiqua" w:cs="Book Antiqua"/>
        </w:rPr>
        <w:t xml:space="preserve"> </w:t>
      </w:r>
      <w:r w:rsidRPr="008B3578">
        <w:rPr>
          <w:rFonts w:ascii="Book Antiqua" w:eastAsia="Book Antiqua" w:hAnsi="Book Antiqua" w:cs="Book Antiqua"/>
        </w:rPr>
        <w:t>in</w:t>
      </w:r>
      <w:r w:rsidR="006543CA" w:rsidRPr="008B3578">
        <w:rPr>
          <w:rFonts w:ascii="Book Antiqua" w:eastAsia="Book Antiqua" w:hAnsi="Book Antiqua" w:cs="Book Antiqua"/>
        </w:rPr>
        <w:t xml:space="preserve"> </w:t>
      </w:r>
      <w:r w:rsidRPr="008B3578">
        <w:rPr>
          <w:rFonts w:ascii="Book Antiqua" w:eastAsia="Book Antiqua" w:hAnsi="Book Antiqua" w:cs="Book Antiqua"/>
        </w:rPr>
        <w:t>adults:</w:t>
      </w:r>
      <w:r w:rsidR="006543CA" w:rsidRPr="008B3578">
        <w:rPr>
          <w:rFonts w:ascii="Book Antiqua" w:eastAsia="Book Antiqua" w:hAnsi="Book Antiqua" w:cs="Book Antiqua"/>
        </w:rPr>
        <w:t xml:space="preserve"> </w:t>
      </w:r>
      <w:r w:rsidRPr="008B3578">
        <w:rPr>
          <w:rFonts w:ascii="Book Antiqua" w:eastAsia="Book Antiqua" w:hAnsi="Book Antiqua" w:cs="Book Antiqua"/>
        </w:rPr>
        <w:t>diagnostic</w:t>
      </w:r>
      <w:r w:rsidR="006543CA" w:rsidRPr="008B3578">
        <w:rPr>
          <w:rFonts w:ascii="Book Antiqua" w:eastAsia="Book Antiqua" w:hAnsi="Book Antiqua" w:cs="Book Antiqua"/>
        </w:rPr>
        <w:t xml:space="preserve"> </w:t>
      </w:r>
      <w:r w:rsidRPr="008B3578">
        <w:rPr>
          <w:rFonts w:ascii="Book Antiqua" w:eastAsia="Book Antiqua" w:hAnsi="Book Antiqua" w:cs="Book Antiqua"/>
        </w:rPr>
        <w:t>and</w:t>
      </w:r>
      <w:r w:rsidR="006543CA" w:rsidRPr="008B3578">
        <w:rPr>
          <w:rFonts w:ascii="Book Antiqua" w:eastAsia="Book Antiqua" w:hAnsi="Book Antiqua" w:cs="Book Antiqua"/>
        </w:rPr>
        <w:t xml:space="preserve"> </w:t>
      </w:r>
      <w:r w:rsidRPr="008B3578">
        <w:rPr>
          <w:rFonts w:ascii="Book Antiqua" w:eastAsia="Book Antiqua" w:hAnsi="Book Antiqua" w:cs="Book Antiqua"/>
        </w:rPr>
        <w:t>prognostic</w:t>
      </w:r>
      <w:r w:rsidR="006543CA" w:rsidRPr="008B3578">
        <w:rPr>
          <w:rFonts w:ascii="Book Antiqua" w:eastAsia="Book Antiqua" w:hAnsi="Book Antiqua" w:cs="Book Antiqua"/>
        </w:rPr>
        <w:t xml:space="preserve"> </w:t>
      </w:r>
      <w:r w:rsidRPr="008B3578">
        <w:rPr>
          <w:rFonts w:ascii="Book Antiqua" w:eastAsia="Book Antiqua" w:hAnsi="Book Antiqua" w:cs="Book Antiqua"/>
        </w:rPr>
        <w:t>value.</w:t>
      </w:r>
      <w:r w:rsidR="006543CA" w:rsidRPr="008B3578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  <w:lang w:val="it-IT"/>
        </w:rPr>
        <w:t>Emerg</w:t>
      </w:r>
      <w:proofErr w:type="spellEnd"/>
      <w:r w:rsidR="006543CA" w:rsidRPr="00420D2B">
        <w:rPr>
          <w:rFonts w:ascii="Book Antiqua" w:eastAsia="Book Antiqua" w:hAnsi="Book Antiqua" w:cs="Book Antiqua"/>
          <w:i/>
          <w:iCs/>
          <w:lang w:val="it-IT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  <w:lang w:val="it-IT"/>
        </w:rPr>
        <w:t>Radiol</w:t>
      </w:r>
      <w:proofErr w:type="spellEnd"/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2010;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lang w:val="it-IT"/>
        </w:rPr>
        <w:t>17</w:t>
      </w:r>
      <w:r w:rsidRPr="00420D2B">
        <w:rPr>
          <w:rFonts w:ascii="Book Antiqua" w:eastAsia="Book Antiqua" w:hAnsi="Book Antiqua" w:cs="Book Antiqua"/>
          <w:lang w:val="it-IT"/>
        </w:rPr>
        <w:t>: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361-365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[PMID: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20393776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DOI: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10.1007/s10140-010-0868-9]</w:t>
      </w:r>
    </w:p>
    <w:p w14:paraId="72B99291" w14:textId="623A366E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lang w:val="it-IT"/>
        </w:rPr>
        <w:lastRenderedPageBreak/>
        <w:t>50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lang w:val="it-IT"/>
        </w:rPr>
        <w:t>Lassandro</w:t>
      </w:r>
      <w:r w:rsidR="006543CA" w:rsidRPr="00420D2B">
        <w:rPr>
          <w:rFonts w:ascii="Book Antiqua" w:eastAsia="Book Antiqua" w:hAnsi="Book Antiqua" w:cs="Book Antiqua"/>
          <w:b/>
          <w:bCs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lang w:val="it-IT"/>
        </w:rPr>
        <w:t>G</w:t>
      </w:r>
      <w:r w:rsidRPr="00420D2B">
        <w:rPr>
          <w:rFonts w:ascii="Book Antiqua" w:eastAsia="Book Antiqua" w:hAnsi="Book Antiqua" w:cs="Book Antiqua"/>
          <w:lang w:val="it-IT"/>
        </w:rPr>
        <w:t>,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Picchi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SG,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Romano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F,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Sica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G,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Lieto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R,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Bocchini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G,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Guarino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S,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Lassandro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r w:rsidRPr="00420D2B">
        <w:rPr>
          <w:rFonts w:ascii="Book Antiqua" w:eastAsia="Book Antiqua" w:hAnsi="Book Antiqua" w:cs="Book Antiqua"/>
          <w:lang w:val="it-IT"/>
        </w:rPr>
        <w:t>F.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lang w:val="it-IT"/>
        </w:rPr>
        <w:t>Intestinal</w:t>
      </w:r>
      <w:proofErr w:type="spellEnd"/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lang w:val="it-IT"/>
        </w:rPr>
        <w:t>pneumatosis</w:t>
      </w:r>
      <w:proofErr w:type="spellEnd"/>
      <w:r w:rsidRPr="00420D2B">
        <w:rPr>
          <w:rFonts w:ascii="Book Antiqua" w:eastAsia="Book Antiqua" w:hAnsi="Book Antiqua" w:cs="Book Antiqua"/>
          <w:lang w:val="it-IT"/>
        </w:rPr>
        <w:t>: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lang w:val="it-IT"/>
        </w:rPr>
        <w:t>differential</w:t>
      </w:r>
      <w:proofErr w:type="spellEnd"/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lang w:val="it-IT"/>
        </w:rPr>
        <w:t>diagnosis</w:t>
      </w:r>
      <w:proofErr w:type="spellEnd"/>
      <w:r w:rsidRPr="00420D2B">
        <w:rPr>
          <w:rFonts w:ascii="Book Antiqua" w:eastAsia="Book Antiqua" w:hAnsi="Book Antiqua" w:cs="Book Antiqua"/>
          <w:lang w:val="it-IT"/>
        </w:rPr>
        <w:t>.</w:t>
      </w:r>
      <w:r w:rsidR="006543CA" w:rsidRPr="00420D2B">
        <w:rPr>
          <w:rFonts w:ascii="Book Antiqua" w:eastAsia="Book Antiqua" w:hAnsi="Book Antiqua" w:cs="Book Antiqua"/>
          <w:lang w:val="it-IT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Abdom</w:t>
      </w:r>
      <w:proofErr w:type="spellEnd"/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Radiol</w:t>
      </w:r>
      <w:proofErr w:type="spellEnd"/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(NY)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22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47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529-1540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32737548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07/s00261-020-02639-8]</w:t>
      </w:r>
    </w:p>
    <w:p w14:paraId="5438BD4F" w14:textId="6F2AAA92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51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Gomes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AF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ernande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st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ome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utinho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Aeroportia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iscrepanc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etwee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adiologic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raoperativ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inding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BM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Case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Rep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20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13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32554460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136/bcr-2019-233132]</w:t>
      </w:r>
    </w:p>
    <w:p w14:paraId="1FC36AA0" w14:textId="58A7C07D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52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van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Leeuwen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JC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Nossent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C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ix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nnectiv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issu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isease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Neth</w:t>
      </w:r>
      <w:proofErr w:type="spellEnd"/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M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992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40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99-304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436269]</w:t>
      </w:r>
    </w:p>
    <w:p w14:paraId="26DE3752" w14:textId="4AD35DF6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53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Cañellas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CB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Irastorza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M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Olivé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ontero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M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Burrieza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G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Gaethe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A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Rocal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L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artínez-Ibáñez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V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Conservativ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reatmen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operitoneum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fte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on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arrow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ransplantation]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Cir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Pediatr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08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21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19-222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8998372]</w:t>
      </w:r>
    </w:p>
    <w:p w14:paraId="35FD0B4C" w14:textId="2F3E7F9C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54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Shinagare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AB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owar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A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Krajewski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M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Zukotynski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A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agannatha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P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amaiy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H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owe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erforati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ssociat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it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olecula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arget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herapy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mergin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roblem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h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ol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adiologist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t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anagement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AJR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Am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Roentgenol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12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199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259-1265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3169717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2214/AJR.12.8782]</w:t>
      </w:r>
    </w:p>
    <w:p w14:paraId="47A73987" w14:textId="6D6D473E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55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Wiesner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W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Mortelé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J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lickma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N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i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o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R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portomesenteric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venou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a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schemia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rrelati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inding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it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everit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schemi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linic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utcome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AJR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Am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Roentgenol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01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177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319-1323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1717075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2214/ajr.177.6.1771319]</w:t>
      </w:r>
    </w:p>
    <w:p w14:paraId="7556BE7D" w14:textId="110BEAFC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56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Keam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B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e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H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D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im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Yo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S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im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K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ark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it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operitoneum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imickin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erforati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atien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it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yelodysplast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yndrom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fte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ematopoiet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tem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el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ransplantation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Korean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Intern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M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07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22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40-44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7427646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3904/kjim.2007.22.1.40]</w:t>
      </w:r>
    </w:p>
    <w:p w14:paraId="1BD6C86F" w14:textId="70A5821B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57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Liu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T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Zhan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ao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astrointestin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alignan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eoplasm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isguis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ystoid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as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epor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iteratur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eview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Medicine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(Baltimore)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17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96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9410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9390561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97/MD.0000000000009410]</w:t>
      </w:r>
    </w:p>
    <w:p w14:paraId="19D40A17" w14:textId="2E942F03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58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Arai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M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im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shii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Takiguchi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Yokot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ort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Venou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a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dults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linic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ignificance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anagement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utcome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5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nsecutiv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atient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Nippon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Med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Sc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21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88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88-96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32238741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272/jnms.JNMS.2021_88-201]</w:t>
      </w:r>
    </w:p>
    <w:p w14:paraId="7693DDEF" w14:textId="4E4F2CD1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lastRenderedPageBreak/>
        <w:t>59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Aslam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F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Apostolopoulos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Zeesha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it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xtensiv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rahepat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ort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venou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a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econdar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o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ra-abdomin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epsis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ar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ccurrence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BM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Case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Rep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17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2017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9246936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136/bcr-2017-222865]</w:t>
      </w:r>
    </w:p>
    <w:p w14:paraId="21B601E7" w14:textId="03635141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60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Gonda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M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Osuga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Ikura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Y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asegaw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awasaki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akashim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ptim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reatmen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trategie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o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epat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ort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venou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as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etrospectiv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ssessment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World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Gastroentero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20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26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628-1637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32327911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3748/</w:t>
      </w:r>
      <w:proofErr w:type="gramStart"/>
      <w:r w:rsidRPr="00420D2B">
        <w:rPr>
          <w:rFonts w:ascii="Book Antiqua" w:eastAsia="Book Antiqua" w:hAnsi="Book Antiqua" w:cs="Book Antiqua"/>
        </w:rPr>
        <w:t>wjg.v26.i</w:t>
      </w:r>
      <w:proofErr w:type="gramEnd"/>
      <w:r w:rsidRPr="00420D2B">
        <w:rPr>
          <w:rFonts w:ascii="Book Antiqua" w:eastAsia="Book Antiqua" w:hAnsi="Book Antiqua" w:cs="Book Antiqua"/>
        </w:rPr>
        <w:t>14.1628]</w:t>
      </w:r>
    </w:p>
    <w:p w14:paraId="5E73B9EE" w14:textId="5C174C6C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61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Duron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VP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Rutigliano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acha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T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upu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E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Mazzaglia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J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mput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omograph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iagn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linic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easure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redictiv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h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e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o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urgic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rvention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Arch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Sur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11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146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506-510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1576602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01/archsurg.2011.95]</w:t>
      </w:r>
    </w:p>
    <w:p w14:paraId="18B0D673" w14:textId="2F6B1FCB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62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Hoover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EL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l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D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itchel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S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dam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Z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r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Hassett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voidin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aparotom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onsurgic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operitoneum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Am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Sur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992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164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99-103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636904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16/s0002-9610(05)80363-0]</w:t>
      </w:r>
    </w:p>
    <w:p w14:paraId="531FBE56" w14:textId="417406C2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63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Al-Talib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A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l-</w:t>
      </w:r>
      <w:proofErr w:type="spellStart"/>
      <w:r w:rsidRPr="00420D2B">
        <w:rPr>
          <w:rFonts w:ascii="Book Antiqua" w:eastAsia="Book Antiqua" w:hAnsi="Book Antiqua" w:cs="Book Antiqua"/>
        </w:rPr>
        <w:t>Ghtani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unk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a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voi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urgic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rventi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onsurgic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atients?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Case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Rep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Gastroentero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09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3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86-292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1103243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159/000236596]</w:t>
      </w:r>
    </w:p>
    <w:p w14:paraId="03D5CACE" w14:textId="44BC4EF2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64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Bisgaard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E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Hewgley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P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e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M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andy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Akarichi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rnoldo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ark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astr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riticall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l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ediatr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ur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atient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as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epor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verview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isk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actors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iagnosis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anagement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Burn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Care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Re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21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42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342-344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32842147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93/</w:t>
      </w:r>
      <w:proofErr w:type="spellStart"/>
      <w:r w:rsidRPr="00420D2B">
        <w:rPr>
          <w:rFonts w:ascii="Book Antiqua" w:eastAsia="Book Antiqua" w:hAnsi="Book Antiqua" w:cs="Book Antiqua"/>
        </w:rPr>
        <w:t>jbcr</w:t>
      </w:r>
      <w:proofErr w:type="spellEnd"/>
      <w:r w:rsidRPr="00420D2B">
        <w:rPr>
          <w:rFonts w:ascii="Book Antiqua" w:eastAsia="Book Antiqua" w:hAnsi="Book Antiqua" w:cs="Book Antiqua"/>
        </w:rPr>
        <w:t>/iraa151]</w:t>
      </w:r>
    </w:p>
    <w:p w14:paraId="3BD1E0FB" w14:textId="00B3F2F0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65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Furuya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Y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Yasuhar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riki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Yanagie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ak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Nojiri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Shinkawa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Niwa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agao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epat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ort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venou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a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aus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lun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bdomin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rauma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ru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minou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ig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owe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ecrosis?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epor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ase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Surg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Toda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02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32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655-658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2111528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07/s005950200120]</w:t>
      </w:r>
    </w:p>
    <w:p w14:paraId="7DB0D419" w14:textId="4E7F8C2C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66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Kelly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BS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Jr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eyer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ho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A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urs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Luchette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A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raumat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cystoides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it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ort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venou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i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mbolism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Traum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997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42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12-114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9003268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97/00005373-199701000-00020]</w:t>
      </w:r>
    </w:p>
    <w:p w14:paraId="03C5B7E6" w14:textId="26D16E38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67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Kim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CT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im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echsle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im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W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(PI)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ollowin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ever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raumat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ra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jury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Brain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Inj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05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19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59-1061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6263649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80/02699050500110843]</w:t>
      </w:r>
    </w:p>
    <w:p w14:paraId="532CACEC" w14:textId="22C458AA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lastRenderedPageBreak/>
        <w:t>68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Ağaoğlu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N</w:t>
      </w:r>
      <w:r w:rsidRPr="00420D2B">
        <w:rPr>
          <w:rFonts w:ascii="Book Antiqua" w:eastAsia="Book Antiqua" w:hAnsi="Book Antiqua" w:cs="Book Antiqua"/>
        </w:rPr>
        <w:t>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cystoides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ssociat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it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erforat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hron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uoden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ulce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eckel'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iverticulum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Acta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Chir</w:t>
      </w:r>
      <w:proofErr w:type="spellEnd"/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Belg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05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105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415-417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6184730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80/00015458.2005.11679750]</w:t>
      </w:r>
    </w:p>
    <w:p w14:paraId="73F2C6AD" w14:textId="7234FB7A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69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al-Hakeem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MS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cMille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A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valuati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bdomin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a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ystem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upu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rythematosu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Am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Sur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998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176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91-294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9776162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16/s0002-9610(98)00155-x]</w:t>
      </w:r>
    </w:p>
    <w:p w14:paraId="43BCDF19" w14:textId="4951D98D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70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Alcocer-Gouyonnet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F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han-</w:t>
      </w:r>
      <w:proofErr w:type="spellStart"/>
      <w:r w:rsidRPr="00420D2B">
        <w:rPr>
          <w:rFonts w:ascii="Book Antiqua" w:eastAsia="Book Antiqua" w:hAnsi="Book Antiqua" w:cs="Book Antiqua"/>
        </w:rPr>
        <w:t>Nuñez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ernández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uzmá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Gamboa</w:t>
      </w:r>
      <w:proofErr w:type="spellEnd"/>
      <w:r w:rsidRPr="00420D2B">
        <w:rPr>
          <w:rFonts w:ascii="Book Antiqua" w:eastAsia="Book Antiqua" w:hAnsi="Book Antiqua" w:cs="Book Antiqua"/>
        </w:rPr>
        <w:t>-Domínguez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cut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bdome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upu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nteritis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hrombocytopeni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dicator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o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urgery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Am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Sur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00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66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93-195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695751]</w:t>
      </w:r>
    </w:p>
    <w:p w14:paraId="3FC78C7C" w14:textId="50A3D8B3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71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Dietrich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CF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Hollerweger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irk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iggins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err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alabres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n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Y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Hausken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Maconi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Mihmanli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ürnber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Nylund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allott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Ripollés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Romanini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Săftoiu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Sporea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Wüstner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Maaser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Gilja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H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FSUMB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astrointestin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Ultrasou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(GIUS)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ask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orc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roup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elia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pru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the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ar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astrointestin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isease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ultrasou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eature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Med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Ultrason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19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21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99-315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31476211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1152/mu-2162]</w:t>
      </w:r>
    </w:p>
    <w:p w14:paraId="6565590C" w14:textId="692BD29E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72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Bareggi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E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Tonolini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Ardizzone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erforati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rohn'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isease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orrisom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ot?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Crohns</w:t>
      </w:r>
      <w:proofErr w:type="spellEnd"/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Colit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14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8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338-339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4295647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16/j.crohns.2013.11.010]</w:t>
      </w:r>
    </w:p>
    <w:p w14:paraId="7C15FFB1" w14:textId="3CD93FFD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73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Calame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P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Malakhia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urco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Grillet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it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Delabrousse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ransmur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owe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ecr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gramStart"/>
      <w:r w:rsidRPr="00420D2B">
        <w:rPr>
          <w:rFonts w:ascii="Book Antiqua" w:eastAsia="Book Antiqua" w:hAnsi="Book Antiqua" w:cs="Book Antiqua"/>
        </w:rPr>
        <w:t>From</w:t>
      </w:r>
      <w:proofErr w:type="gram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cut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esenter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schemi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trangulat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mall-Bowe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bstruction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istinctiv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eature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AJR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Am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Roentgenol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20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214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90-95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31553659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2214/AJR.19.21693]</w:t>
      </w:r>
    </w:p>
    <w:p w14:paraId="72FF1D70" w14:textId="3E3A3190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74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Choi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JY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ho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B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im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H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e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H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e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Y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an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S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e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Y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e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Y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mplicat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operitoneum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atien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it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sthma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Tuberc</w:t>
      </w:r>
      <w:proofErr w:type="spellEnd"/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Respir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Dis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(Seoul)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14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77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19-222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5473410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4046/trd.2014.77.5.219]</w:t>
      </w:r>
    </w:p>
    <w:p w14:paraId="40194082" w14:textId="046AF2CF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75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Lavelle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LP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cEvo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H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i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Mhurchu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ibne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G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cMah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J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efferna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J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alon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E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yst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ibr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elow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h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iaphragm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bdomin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inding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dul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atient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Radiographics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15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35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680-695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5910185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148/rg.2015140110]</w:t>
      </w:r>
    </w:p>
    <w:p w14:paraId="23CC8795" w14:textId="2225393D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76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Brocchi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S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Parmeggiani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Gaudiano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Balacchi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Renzulli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randi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Dall'Olio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G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Rihawi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Ardizzoni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Golfieri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pontaneou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lastRenderedPageBreak/>
        <w:t>perforati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ssociat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it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ru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oxicit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ncolog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atients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as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erie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Acta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Gastroenterol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Belg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21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84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497-499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34599575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51821/84.3.015]</w:t>
      </w:r>
    </w:p>
    <w:p w14:paraId="787A1620" w14:textId="2A3844C7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77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Thein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SL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squit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l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mplicati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practolol</w:t>
      </w:r>
      <w:proofErr w:type="spellEnd"/>
      <w:r w:rsidRPr="00420D2B">
        <w:rPr>
          <w:rFonts w:ascii="Book Antiqua" w:eastAsia="Book Antiqua" w:hAnsi="Book Antiqua" w:cs="Book Antiqua"/>
        </w:rPr>
        <w:t>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Br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Med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977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1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68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837063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136/bmj.1.6056.268-a]</w:t>
      </w:r>
    </w:p>
    <w:p w14:paraId="7EAFAFE6" w14:textId="17C98D3D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78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Fujimi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A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akamoto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Kanisawa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Y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inami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Nagamachi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Y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Yamauchi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Ibata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ato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urin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hemotherap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it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ilotinib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atien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it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hron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yeloi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eukemi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ho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est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ositiv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o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ti-topoisomeras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tibodie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Clin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Gastroentero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16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9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358-364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7638345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07/s12328-016-0683-2]</w:t>
      </w:r>
    </w:p>
    <w:p w14:paraId="34FC0883" w14:textId="2AEB1E99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79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Liu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H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sie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T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u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M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fte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ystem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hemotherap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o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lorect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ancer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as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eport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World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J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Clin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Case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22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10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5337-5342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35812692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2998/</w:t>
      </w:r>
      <w:proofErr w:type="gramStart"/>
      <w:r w:rsidRPr="00420D2B">
        <w:rPr>
          <w:rFonts w:ascii="Book Antiqua" w:eastAsia="Book Antiqua" w:hAnsi="Book Antiqua" w:cs="Book Antiqua"/>
        </w:rPr>
        <w:t>wjcc.v10.i</w:t>
      </w:r>
      <w:proofErr w:type="gramEnd"/>
      <w:r w:rsidRPr="00420D2B">
        <w:rPr>
          <w:rFonts w:ascii="Book Antiqua" w:eastAsia="Book Antiqua" w:hAnsi="Book Antiqua" w:cs="Book Antiqua"/>
        </w:rPr>
        <w:t>16.5337]</w:t>
      </w:r>
    </w:p>
    <w:p w14:paraId="43DF4A1A" w14:textId="1E71730A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80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Bilreiro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C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rito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ndoscop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duc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astr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Acta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Med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Por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17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30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52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8550837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20344/amp.7403]</w:t>
      </w:r>
    </w:p>
    <w:p w14:paraId="682AB058" w14:textId="5CB65D61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81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Cho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KC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immon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Z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ake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R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Cappell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pontaneou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issecti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i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o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h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ransvers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esocol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urin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uble-contras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arium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nema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Gastrointest</w:t>
      </w:r>
      <w:proofErr w:type="spellEnd"/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Radiol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990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15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76-77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298358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07/BF01888742]</w:t>
      </w:r>
    </w:p>
    <w:p w14:paraId="48BC0532" w14:textId="51D308E0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82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Chang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CY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Marzan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A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enig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neu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ediatr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atien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it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ultipl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isk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actor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cludin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ranulomat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it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olyangiitis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as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epor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eview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h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iterature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Semin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Arthritis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Rheum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15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44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423-427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5455684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016/j.semarthrit.2014.10.005]</w:t>
      </w:r>
    </w:p>
    <w:p w14:paraId="70203836" w14:textId="3AD5E2E3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83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Duan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G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Qi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uo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Q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on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Z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rimar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myloidos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volving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h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astrointestin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ract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esenter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omentum</w:t>
      </w:r>
      <w:proofErr w:type="spellEnd"/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as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eport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Exp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Ther</w:t>
      </w:r>
      <w:proofErr w:type="spellEnd"/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M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21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22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145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34504590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3892/etm.2021.10579]</w:t>
      </w:r>
    </w:p>
    <w:p w14:paraId="1F1962C9" w14:textId="67ADCB2E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84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Burkett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AE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he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B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ate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R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Ildin-Eltoum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Dhall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Margaroli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ete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e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ajpai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ens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V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ann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U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Diffalha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astrointestin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Manifestation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VID-19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fection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linicopatholog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inding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esection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erform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ingl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stitution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Front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Med</w:t>
      </w:r>
      <w:r w:rsidR="006543CA" w:rsidRPr="00420D2B">
        <w:rPr>
          <w:rFonts w:ascii="Book Antiqua" w:eastAsia="Book Antiqua" w:hAnsi="Book Antiqua" w:cs="Book Antiqua"/>
          <w:i/>
          <w:iCs/>
        </w:rPr>
        <w:t xml:space="preserve"> </w:t>
      </w:r>
      <w:r w:rsidRPr="00420D2B">
        <w:rPr>
          <w:rFonts w:ascii="Book Antiqua" w:eastAsia="Book Antiqua" w:hAnsi="Book Antiqua" w:cs="Book Antiqua"/>
          <w:i/>
          <w:iCs/>
        </w:rPr>
        <w:t>(Lausanne)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22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9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811546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35237625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3389/fmed.2022.811546]</w:t>
      </w:r>
    </w:p>
    <w:p w14:paraId="2BEF738A" w14:textId="63EAF90A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lastRenderedPageBreak/>
        <w:t>85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b/>
          <w:bCs/>
        </w:rPr>
        <w:t>Pickhardt</w:t>
      </w:r>
      <w:proofErr w:type="spellEnd"/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PJ</w:t>
      </w:r>
      <w:r w:rsidRPr="00420D2B">
        <w:rPr>
          <w:rFonts w:ascii="Book Antiqua" w:eastAsia="Book Antiqua" w:hAnsi="Book Antiqua" w:cs="Book Antiqua"/>
        </w:rPr>
        <w:t>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Kim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H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Menias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op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V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Arluk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M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Heise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P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valuati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ubmucos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esion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f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h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arg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testine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ar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onneoplasti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ause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  <w:i/>
          <w:iCs/>
        </w:rPr>
        <w:t>Radiographics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07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27</w:t>
      </w:r>
      <w:r w:rsidRPr="00420D2B">
        <w:rPr>
          <w:rFonts w:ascii="Book Antiqua" w:eastAsia="Book Antiqua" w:hAnsi="Book Antiqua" w:cs="Book Antiqua"/>
        </w:rPr>
        <w:t>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693-1703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[PMID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8025512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OI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10.1148/rg.276075028]</w:t>
      </w:r>
    </w:p>
    <w:p w14:paraId="1C3049A8" w14:textId="77777777" w:rsidR="00A77B3E" w:rsidRPr="00420D2B" w:rsidRDefault="00A77B3E" w:rsidP="00420D2B">
      <w:pPr>
        <w:snapToGrid w:val="0"/>
        <w:spacing w:line="360" w:lineRule="auto"/>
        <w:jc w:val="both"/>
        <w:rPr>
          <w:rFonts w:ascii="Book Antiqua" w:hAnsi="Book Antiqua"/>
        </w:rPr>
        <w:sectPr w:rsidR="00A77B3E" w:rsidRPr="00420D2B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3866151" w14:textId="77777777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6DC5266B" w14:textId="77777777" w:rsidR="005A65B9" w:rsidRPr="00420D2B" w:rsidRDefault="00000000" w:rsidP="00420D2B">
      <w:pPr>
        <w:snapToGrid w:val="0"/>
        <w:spacing w:line="360" w:lineRule="auto"/>
        <w:jc w:val="both"/>
        <w:rPr>
          <w:rFonts w:ascii="Book Antiqua" w:eastAsia="SimSun" w:hAnsi="Book Antiqua" w:cs="SimSun"/>
        </w:rPr>
      </w:pPr>
      <w:r w:rsidRPr="00420D2B">
        <w:rPr>
          <w:rFonts w:ascii="Book Antiqua" w:eastAsia="Book Antiqua" w:hAnsi="Book Antiqua" w:cs="Book Antiqua"/>
          <w:b/>
          <w:bCs/>
        </w:rPr>
        <w:t>Conflict-of-interest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</w:rPr>
        <w:t>statement: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="005A65B9" w:rsidRPr="00420D2B">
        <w:rPr>
          <w:rFonts w:ascii="Book Antiqua" w:eastAsia="SimSun" w:hAnsi="Book Antiqua" w:cs="SimSun"/>
        </w:rPr>
        <w:t>All the authors report no relevant conflicts of interest for this article.</w:t>
      </w:r>
    </w:p>
    <w:p w14:paraId="79E21010" w14:textId="77777777" w:rsidR="00A77B3E" w:rsidRPr="00420D2B" w:rsidRDefault="00A77B3E" w:rsidP="00420D2B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708F3BC8" w14:textId="74455523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bCs/>
        </w:rPr>
        <w:t>Open-Access:</w:t>
      </w:r>
      <w:r w:rsidR="006543CA" w:rsidRPr="00420D2B">
        <w:rPr>
          <w:rFonts w:ascii="Book Antiqua" w:eastAsia="Book Antiqua" w:hAnsi="Book Antiqua" w:cs="Book Antiqua"/>
          <w:b/>
          <w:bCs/>
        </w:rPr>
        <w:t xml:space="preserve"> </w:t>
      </w:r>
      <w:r w:rsidRPr="00420D2B">
        <w:rPr>
          <w:rFonts w:ascii="Book Antiqua" w:eastAsia="Book Antiqua" w:hAnsi="Book Antiqua" w:cs="Book Antiqua"/>
        </w:rPr>
        <w:t>Th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rticl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pen-acces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rticl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ha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a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elect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-hous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dito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ull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eer-review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xtern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eviewers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istribut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ccordanc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it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h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reativ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ommon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ttributi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NonCommercial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(C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Y-N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4.0)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icense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hich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ermit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ther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o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istribute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emix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dapt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uil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up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h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ork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on-commercially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licens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hei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erivativ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ork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n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ifferent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erms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rovid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h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original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work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roperl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it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n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h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us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is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non-commercial.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See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https://creativecommons.org/Licenses/by-nc/4.0/</w:t>
      </w:r>
    </w:p>
    <w:p w14:paraId="41F55F2B" w14:textId="77777777" w:rsidR="00A77B3E" w:rsidRPr="00420D2B" w:rsidRDefault="00A77B3E" w:rsidP="00420D2B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7D50C3AB" w14:textId="77FF7216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color w:val="000000"/>
        </w:rPr>
        <w:t>Provenance</w:t>
      </w:r>
      <w:r w:rsidR="006543CA" w:rsidRPr="00420D2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color w:val="000000"/>
        </w:rPr>
        <w:t>and</w:t>
      </w:r>
      <w:r w:rsidR="006543CA" w:rsidRPr="00420D2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color w:val="000000"/>
        </w:rPr>
        <w:t>peer</w:t>
      </w:r>
      <w:r w:rsidR="006543CA" w:rsidRPr="00420D2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color w:val="000000"/>
        </w:rPr>
        <w:t>review:</w:t>
      </w:r>
      <w:r w:rsidR="006543CA" w:rsidRPr="00420D2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</w:rPr>
        <w:t>Invite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rticle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xternall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pee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reviewed.</w:t>
      </w:r>
    </w:p>
    <w:p w14:paraId="123F0499" w14:textId="77777777" w:rsidR="00430161" w:rsidRPr="00420D2B" w:rsidRDefault="00430161" w:rsidP="00420D2B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</w:p>
    <w:p w14:paraId="1E6F692A" w14:textId="4A434871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color w:val="000000"/>
        </w:rPr>
        <w:t>Peer-review</w:t>
      </w:r>
      <w:r w:rsidR="006543CA" w:rsidRPr="00420D2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color w:val="000000"/>
        </w:rPr>
        <w:t>model:</w:t>
      </w:r>
      <w:r w:rsidR="006543CA" w:rsidRPr="00420D2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</w:rPr>
        <w:t>Singl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lind</w:t>
      </w:r>
    </w:p>
    <w:p w14:paraId="3322356B" w14:textId="77777777" w:rsidR="00A77B3E" w:rsidRPr="00420D2B" w:rsidRDefault="00A77B3E" w:rsidP="00420D2B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42681673" w14:textId="1BBCAB93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color w:val="000000"/>
        </w:rPr>
        <w:t>Peer-review</w:t>
      </w:r>
      <w:r w:rsidR="006543CA" w:rsidRPr="00420D2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color w:val="000000"/>
        </w:rPr>
        <w:t>started:</w:t>
      </w:r>
      <w:r w:rsidR="006543CA" w:rsidRPr="00420D2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</w:rPr>
        <w:t>December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7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22</w:t>
      </w:r>
    </w:p>
    <w:p w14:paraId="2E3205AE" w14:textId="7BE462A1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color w:val="000000"/>
        </w:rPr>
        <w:t>First</w:t>
      </w:r>
      <w:r w:rsidR="006543CA" w:rsidRPr="00420D2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color w:val="000000"/>
        </w:rPr>
        <w:t>decision:</w:t>
      </w:r>
      <w:r w:rsidR="006543CA" w:rsidRPr="00420D2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</w:rPr>
        <w:t>Februar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8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2023</w:t>
      </w:r>
    </w:p>
    <w:p w14:paraId="5010BE20" w14:textId="2B1C5705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color w:val="000000"/>
        </w:rPr>
        <w:t>Article</w:t>
      </w:r>
      <w:r w:rsidR="006543CA" w:rsidRPr="00420D2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color w:val="000000"/>
        </w:rPr>
        <w:t>in</w:t>
      </w:r>
      <w:r w:rsidR="006543CA" w:rsidRPr="00420D2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color w:val="000000"/>
        </w:rPr>
        <w:t>press:</w:t>
      </w:r>
      <w:r w:rsidR="006543CA" w:rsidRPr="00420D2B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2D5AAA44" w14:textId="77777777" w:rsidR="00A77B3E" w:rsidRPr="00420D2B" w:rsidRDefault="00A77B3E" w:rsidP="00420D2B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0A42C7FA" w14:textId="164B7825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color w:val="000000"/>
        </w:rPr>
        <w:t>Specialty</w:t>
      </w:r>
      <w:r w:rsidR="006543CA" w:rsidRPr="00420D2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color w:val="000000"/>
        </w:rPr>
        <w:t>type:</w:t>
      </w:r>
      <w:r w:rsidR="006543CA" w:rsidRPr="00420D2B">
        <w:rPr>
          <w:rFonts w:ascii="Book Antiqua" w:eastAsia="Book Antiqua" w:hAnsi="Book Antiqua" w:cs="Book Antiqua"/>
          <w:b/>
          <w:color w:val="000000"/>
        </w:rPr>
        <w:t xml:space="preserve"> </w:t>
      </w:r>
      <w:bookmarkStart w:id="12" w:name="_Hlk123828262"/>
      <w:r w:rsidR="002C11AA" w:rsidRPr="00420D2B">
        <w:rPr>
          <w:rFonts w:ascii="Book Antiqua" w:eastAsia="Microsoft YaHei" w:hAnsi="Book Antiqua" w:cs="SimSun"/>
        </w:rPr>
        <w:t>Gastroenterology and hepatology</w:t>
      </w:r>
      <w:bookmarkEnd w:id="12"/>
    </w:p>
    <w:p w14:paraId="3EFE6A0F" w14:textId="6E1C9B35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color w:val="000000"/>
        </w:rPr>
        <w:t>Country/Territory</w:t>
      </w:r>
      <w:r w:rsidR="006543CA" w:rsidRPr="00420D2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color w:val="000000"/>
        </w:rPr>
        <w:t>origin:</w:t>
      </w:r>
      <w:r w:rsidR="006543CA" w:rsidRPr="00420D2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</w:rPr>
        <w:t>Italy</w:t>
      </w:r>
    </w:p>
    <w:p w14:paraId="413789AE" w14:textId="41B156F2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color w:val="000000"/>
        </w:rPr>
        <w:t>Peer-review</w:t>
      </w:r>
      <w:r w:rsidR="006543CA" w:rsidRPr="00420D2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color w:val="000000"/>
        </w:rPr>
        <w:t>report’s</w:t>
      </w:r>
      <w:r w:rsidR="006543CA" w:rsidRPr="00420D2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color w:val="000000"/>
        </w:rPr>
        <w:t>scientific</w:t>
      </w:r>
      <w:r w:rsidR="006543CA" w:rsidRPr="00420D2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color w:val="000000"/>
        </w:rPr>
        <w:t>quality</w:t>
      </w:r>
      <w:r w:rsidR="006543CA" w:rsidRPr="00420D2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0AA9B5F3" w14:textId="10182D34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Grad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A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(Excellent)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0</w:t>
      </w:r>
    </w:p>
    <w:p w14:paraId="2BB5E7AC" w14:textId="7A95BB59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Grad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(Very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good)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B</w:t>
      </w:r>
    </w:p>
    <w:p w14:paraId="7C857464" w14:textId="4351BF66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Grad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(Good)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</w:t>
      </w:r>
      <w:r w:rsidR="0097771B" w:rsidRPr="00420D2B">
        <w:rPr>
          <w:rFonts w:ascii="Book Antiqua" w:eastAsia="Book Antiqua" w:hAnsi="Book Antiqua" w:cs="Book Antiqua"/>
        </w:rPr>
        <w:t>;</w:t>
      </w:r>
      <w:r w:rsidR="004B4672" w:rsidRPr="00420D2B">
        <w:rPr>
          <w:rFonts w:ascii="Book Antiqua" w:eastAsia="Book Antiqua" w:hAnsi="Book Antiqua" w:cs="Book Antiqua"/>
        </w:rPr>
        <w:t xml:space="preserve"> C</w:t>
      </w:r>
    </w:p>
    <w:p w14:paraId="26CF2866" w14:textId="6FB7E6BC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Grad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D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(Fair)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0</w:t>
      </w:r>
    </w:p>
    <w:p w14:paraId="744DA57F" w14:textId="10547F53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</w:rPr>
        <w:t>Grad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E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(Poor):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0</w:t>
      </w:r>
    </w:p>
    <w:p w14:paraId="61D2EE2C" w14:textId="77777777" w:rsidR="00A77B3E" w:rsidRPr="00420D2B" w:rsidRDefault="00A77B3E" w:rsidP="00420D2B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11C18578" w14:textId="7F456759" w:rsidR="002B662C" w:rsidRPr="00420D2B" w:rsidRDefault="00000000" w:rsidP="00420D2B">
      <w:pPr>
        <w:snapToGrid w:val="0"/>
        <w:spacing w:line="360" w:lineRule="auto"/>
        <w:jc w:val="both"/>
        <w:rPr>
          <w:rFonts w:ascii="Book Antiqua" w:eastAsia="Book Antiqua" w:hAnsi="Book Antiqua" w:cs="Book Antiqua"/>
          <w:bCs/>
          <w:color w:val="000000"/>
        </w:rPr>
      </w:pPr>
      <w:r w:rsidRPr="00420D2B">
        <w:rPr>
          <w:rFonts w:ascii="Book Antiqua" w:eastAsia="Book Antiqua" w:hAnsi="Book Antiqua" w:cs="Book Antiqua"/>
          <w:b/>
          <w:color w:val="000000"/>
        </w:rPr>
        <w:t>P-Reviewer:</w:t>
      </w:r>
      <w:r w:rsidR="006543CA" w:rsidRPr="00420D2B"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spellStart"/>
      <w:r w:rsidRPr="00420D2B">
        <w:rPr>
          <w:rFonts w:ascii="Book Antiqua" w:eastAsia="Book Antiqua" w:hAnsi="Book Antiqua" w:cs="Book Antiqua"/>
        </w:rPr>
        <w:t>Hirosawa</w:t>
      </w:r>
      <w:proofErr w:type="spellEnd"/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T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Japan;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Yu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F,</w:t>
      </w:r>
      <w:r w:rsidR="006543CA" w:rsidRPr="00420D2B">
        <w:rPr>
          <w:rFonts w:ascii="Book Antiqua" w:eastAsia="Book Antiqua" w:hAnsi="Book Antiqua" w:cs="Book Antiqua"/>
        </w:rPr>
        <w:t xml:space="preserve"> </w:t>
      </w:r>
      <w:r w:rsidRPr="00420D2B">
        <w:rPr>
          <w:rFonts w:ascii="Book Antiqua" w:eastAsia="Book Antiqua" w:hAnsi="Book Antiqua" w:cs="Book Antiqua"/>
        </w:rPr>
        <w:t>China</w:t>
      </w:r>
      <w:r w:rsidR="006543CA" w:rsidRPr="00420D2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color w:val="000000"/>
        </w:rPr>
        <w:t>S-Editor:</w:t>
      </w:r>
      <w:r w:rsidR="006543CA" w:rsidRPr="00420D2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FB24DF" w:rsidRPr="00420D2B">
        <w:rPr>
          <w:rFonts w:ascii="Book Antiqua" w:eastAsia="Book Antiqua" w:hAnsi="Book Antiqua" w:cs="Book Antiqua"/>
          <w:bCs/>
          <w:color w:val="000000"/>
        </w:rPr>
        <w:t>Li L</w:t>
      </w:r>
      <w:r w:rsidR="006543CA" w:rsidRPr="00420D2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color w:val="000000"/>
        </w:rPr>
        <w:t>L-Editor:</w:t>
      </w:r>
      <w:r w:rsidR="006543CA" w:rsidRPr="00420D2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E3B7A" w:rsidRPr="004E3B7A">
        <w:rPr>
          <w:rFonts w:ascii="Book Antiqua" w:eastAsia="Book Antiqua" w:hAnsi="Book Antiqua" w:cs="Book Antiqua"/>
          <w:bCs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color w:val="000000"/>
        </w:rPr>
        <w:t>P-Editor:</w:t>
      </w:r>
      <w:r w:rsidR="002B662C" w:rsidRPr="00420D2B">
        <w:rPr>
          <w:rFonts w:ascii="Book Antiqua" w:eastAsia="Book Antiqua" w:hAnsi="Book Antiqua" w:cs="Book Antiqua"/>
          <w:bCs/>
          <w:color w:val="000000"/>
        </w:rPr>
        <w:t xml:space="preserve"> Li L</w:t>
      </w:r>
    </w:p>
    <w:p w14:paraId="740803B2" w14:textId="652D3119" w:rsidR="00A77B3E" w:rsidRPr="00420D2B" w:rsidRDefault="006543CA" w:rsidP="00420D2B">
      <w:pPr>
        <w:snapToGrid w:val="0"/>
        <w:spacing w:line="360" w:lineRule="auto"/>
        <w:jc w:val="both"/>
        <w:rPr>
          <w:rFonts w:ascii="Book Antiqua" w:hAnsi="Book Antiqua"/>
        </w:rPr>
        <w:sectPr w:rsidR="00A77B3E" w:rsidRPr="00420D2B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420D2B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7282AB36" w14:textId="4E1165DC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6543CA" w:rsidRPr="00420D2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color w:val="000000"/>
        </w:rPr>
        <w:t>Legends</w:t>
      </w:r>
    </w:p>
    <w:p w14:paraId="165FF6E3" w14:textId="73A7D7F8" w:rsidR="00430161" w:rsidRPr="00420D2B" w:rsidRDefault="00AA5430" w:rsidP="00420D2B">
      <w:pPr>
        <w:snapToGrid w:val="0"/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>
        <w:rPr>
          <w:rFonts w:ascii="Book Antiqua" w:hAnsi="Book Antiqua" w:cs="Book Antiqua"/>
          <w:noProof/>
          <w:color w:val="000000"/>
          <w:lang w:eastAsia="zh-CN"/>
        </w:rPr>
        <w:drawing>
          <wp:inline distT="0" distB="0" distL="0" distR="0" wp14:anchorId="09153B69" wp14:editId="7F1957D8">
            <wp:extent cx="2639573" cy="2313437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39573" cy="23134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EF3805" w14:textId="386B711A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1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Intraoperative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finding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diffuse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ileal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ischemia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(Person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bservation)</w:t>
      </w:r>
    </w:p>
    <w:p w14:paraId="607CF6E0" w14:textId="77777777" w:rsidR="00430161" w:rsidRPr="00420D2B" w:rsidRDefault="00430161" w:rsidP="00420D2B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77A21B42" w14:textId="7C8223F3" w:rsidR="00430161" w:rsidRPr="00420D2B" w:rsidRDefault="00AA5430" w:rsidP="00420D2B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/>
          <w:noProof/>
          <w:color w:val="000000"/>
        </w:rPr>
        <w:drawing>
          <wp:inline distT="0" distB="0" distL="0" distR="0" wp14:anchorId="27AA2514" wp14:editId="2C06D308">
            <wp:extent cx="2755398" cy="2200660"/>
            <wp:effectExtent l="0" t="0" r="0" b="0"/>
            <wp:docPr id="10" name="图片 10" descr="图片包含 室内, 蛋糕, 桌子, 手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0" descr="图片包含 室内, 蛋糕, 桌子, 手&#10;&#10;描述已自动生成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55398" cy="22006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44E5F8" w14:textId="2B321611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2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2F45CE" w:rsidRPr="00420D2B">
        <w:rPr>
          <w:rFonts w:ascii="Book Antiqua" w:eastAsia="Book Antiqua" w:hAnsi="Book Antiqua" w:cs="Book Antiqua"/>
          <w:b/>
          <w:bCs/>
          <w:color w:val="000000"/>
        </w:rPr>
        <w:t>Computed tomography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-scan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evidence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cystoid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or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bubble-like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pattern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PI,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identified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by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C29BE">
        <w:rPr>
          <w:rFonts w:ascii="Book Antiqua" w:eastAsia="Book Antiqua" w:hAnsi="Book Antiqua" w:cs="Book Antiqua"/>
          <w:b/>
          <w:bCs/>
          <w:color w:val="000000"/>
        </w:rPr>
        <w:t>orange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arrow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(Person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bservation)</w:t>
      </w:r>
    </w:p>
    <w:p w14:paraId="1B32F3A4" w14:textId="77777777" w:rsidR="00430161" w:rsidRPr="00420D2B" w:rsidRDefault="00430161" w:rsidP="00420D2B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0CB99BD8" w14:textId="19BF0DF6" w:rsidR="00430161" w:rsidRPr="00420D2B" w:rsidRDefault="00AA5430" w:rsidP="00420D2B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/>
          <w:noProof/>
          <w:color w:val="000000"/>
        </w:rPr>
        <w:lastRenderedPageBreak/>
        <w:drawing>
          <wp:inline distT="0" distB="0" distL="0" distR="0" wp14:anchorId="51875DFF" wp14:editId="7C7FCE4C">
            <wp:extent cx="2715774" cy="2258573"/>
            <wp:effectExtent l="0" t="0" r="0" b="0"/>
            <wp:docPr id="11" name="图片 11" descr="图片包含 桌子, 盘子, 躺, 男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图片 11" descr="图片包含 桌子, 盘子, 躺, 男人&#10;&#10;描述已自动生成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15774" cy="22585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371FE1" w14:textId="234DFCD3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3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3208F4" w:rsidRPr="00420D2B">
        <w:rPr>
          <w:rFonts w:ascii="Book Antiqua" w:eastAsia="Book Antiqua" w:hAnsi="Book Antiqua" w:cs="Book Antiqua"/>
          <w:b/>
          <w:bCs/>
          <w:color w:val="000000"/>
        </w:rPr>
        <w:t>Computed tomography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-scan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documenting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a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linear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pattern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at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level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colonic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wall,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identified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by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A5430">
        <w:rPr>
          <w:rFonts w:ascii="Book Antiqua" w:eastAsia="Book Antiqua" w:hAnsi="Book Antiqua" w:cs="Book Antiqua"/>
          <w:b/>
          <w:bCs/>
          <w:color w:val="000000"/>
        </w:rPr>
        <w:t>orange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arrow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(Person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bservation)</w:t>
      </w:r>
    </w:p>
    <w:p w14:paraId="479C68F6" w14:textId="77777777" w:rsidR="00430161" w:rsidRPr="00420D2B" w:rsidRDefault="00430161" w:rsidP="00420D2B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567387BF" w14:textId="0E74EC95" w:rsidR="00430161" w:rsidRDefault="00430161" w:rsidP="00420D2B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5EB81CFC" w14:textId="31AD251F" w:rsidR="00AA5430" w:rsidRPr="00420D2B" w:rsidRDefault="00AA5430" w:rsidP="00420D2B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/>
          <w:noProof/>
          <w:color w:val="000000"/>
        </w:rPr>
        <w:drawing>
          <wp:inline distT="0" distB="0" distL="0" distR="0" wp14:anchorId="5A75D919" wp14:editId="7B9B4361">
            <wp:extent cx="2667005" cy="2151892"/>
            <wp:effectExtent l="0" t="0" r="0" b="0"/>
            <wp:docPr id="12" name="图片 12" descr="图片包含 室内, 小, 照片, 桌子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 descr="图片包含 室内, 小, 照片, 桌子&#10;&#10;描述已自动生成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67005" cy="21518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CECAD6" w14:textId="6A95F393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4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3208F4" w:rsidRPr="00420D2B">
        <w:rPr>
          <w:rFonts w:ascii="Book Antiqua" w:eastAsia="Book Antiqua" w:hAnsi="Book Antiqua" w:cs="Book Antiqua"/>
          <w:b/>
          <w:bCs/>
          <w:color w:val="000000"/>
        </w:rPr>
        <w:t>Computed tomography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-scan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documenting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circumferential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pattern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PI,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identified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by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A5430">
        <w:rPr>
          <w:rFonts w:ascii="Book Antiqua" w:eastAsia="Book Antiqua" w:hAnsi="Book Antiqua" w:cs="Book Antiqua"/>
          <w:b/>
          <w:bCs/>
          <w:color w:val="000000"/>
        </w:rPr>
        <w:t>orange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arrow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(Person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bservation)</w:t>
      </w:r>
    </w:p>
    <w:p w14:paraId="292B972F" w14:textId="77777777" w:rsidR="00430161" w:rsidRPr="00420D2B" w:rsidRDefault="00430161" w:rsidP="00420D2B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0853B607" w14:textId="576FFE93" w:rsidR="00430161" w:rsidRPr="00420D2B" w:rsidRDefault="00C55CA2" w:rsidP="00420D2B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/>
          <w:noProof/>
          <w:color w:val="000000"/>
        </w:rPr>
        <w:lastRenderedPageBreak/>
        <w:drawing>
          <wp:inline distT="0" distB="0" distL="0" distR="0" wp14:anchorId="7E862EBB" wp14:editId="2FC81EDE">
            <wp:extent cx="2639573" cy="2170180"/>
            <wp:effectExtent l="0" t="0" r="0" b="0"/>
            <wp:docPr id="13" name="图片 13" descr="图片包含 室内, 照片, 蛋糕, 桌子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13" descr="图片包含 室内, 照片, 蛋糕, 桌子&#10;&#10;描述已自动生成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39573" cy="2170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48543F" w14:textId="025DCBFE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5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3208F4" w:rsidRPr="00420D2B">
        <w:rPr>
          <w:rFonts w:ascii="Book Antiqua" w:eastAsia="Book Antiqua" w:hAnsi="Book Antiqua" w:cs="Book Antiqua"/>
          <w:b/>
          <w:bCs/>
          <w:color w:val="000000"/>
        </w:rPr>
        <w:t>Computed tomography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-scan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documenting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localized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portal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venous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gas,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identified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by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C55CA2">
        <w:rPr>
          <w:rFonts w:ascii="Book Antiqua" w:eastAsia="Book Antiqua" w:hAnsi="Book Antiqua" w:cs="Book Antiqua"/>
          <w:b/>
          <w:bCs/>
          <w:color w:val="000000"/>
        </w:rPr>
        <w:t>orange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arrow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(Person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bservation)</w:t>
      </w:r>
    </w:p>
    <w:p w14:paraId="0E7AD6C1" w14:textId="77777777" w:rsidR="00430161" w:rsidRPr="00420D2B" w:rsidRDefault="00430161" w:rsidP="00420D2B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198D6409" w14:textId="341815E3" w:rsidR="00430161" w:rsidRPr="00420D2B" w:rsidRDefault="00C55CA2" w:rsidP="00420D2B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/>
          <w:noProof/>
          <w:color w:val="000000"/>
        </w:rPr>
        <w:drawing>
          <wp:inline distT="0" distB="0" distL="0" distR="0" wp14:anchorId="1B0C6BD3" wp14:editId="6225E370">
            <wp:extent cx="2639573" cy="2209804"/>
            <wp:effectExtent l="0" t="0" r="0" b="0"/>
            <wp:docPr id="14" name="图片 14" descr="图片包含 室内, 蛋糕, 桌子, 照片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图片 14" descr="图片包含 室内, 蛋糕, 桌子, 照片&#10;&#10;描述已自动生成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39573" cy="22098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D4F34B" w14:textId="55014CE0" w:rsidR="00A77B3E" w:rsidRPr="00420D2B" w:rsidRDefault="00000000" w:rsidP="00420D2B">
      <w:pPr>
        <w:snapToGrid w:val="0"/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6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3208F4" w:rsidRPr="00420D2B">
        <w:rPr>
          <w:rFonts w:ascii="Book Antiqua" w:eastAsia="Book Antiqua" w:hAnsi="Book Antiqua" w:cs="Book Antiqua"/>
          <w:b/>
          <w:bCs/>
          <w:color w:val="000000"/>
        </w:rPr>
        <w:t>Computed tomography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-scan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documenting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diffuse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portal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venous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gas,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identified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by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C55CA2">
        <w:rPr>
          <w:rFonts w:ascii="Book Antiqua" w:eastAsia="Book Antiqua" w:hAnsi="Book Antiqua" w:cs="Book Antiqua"/>
          <w:b/>
          <w:bCs/>
          <w:color w:val="000000"/>
        </w:rPr>
        <w:t>orange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arrow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(Person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bservation)</w:t>
      </w:r>
    </w:p>
    <w:p w14:paraId="60437067" w14:textId="77777777" w:rsidR="00430161" w:rsidRPr="00420D2B" w:rsidRDefault="00430161" w:rsidP="00420D2B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163C1608" w14:textId="189F0C38" w:rsidR="00430161" w:rsidRPr="00420D2B" w:rsidRDefault="00C55CA2" w:rsidP="00420D2B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/>
          <w:noProof/>
          <w:color w:val="000000"/>
        </w:rPr>
        <w:lastRenderedPageBreak/>
        <w:drawing>
          <wp:inline distT="0" distB="0" distL="0" distR="0" wp14:anchorId="28A489ED" wp14:editId="2FC88900">
            <wp:extent cx="2676149" cy="2133604"/>
            <wp:effectExtent l="0" t="0" r="0" b="0"/>
            <wp:docPr id="15" name="图片 15" descr="床上的食物&#10;&#10;中度可信度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 15" descr="床上的食物&#10;&#10;中度可信度描述已自动生成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76149" cy="21336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25F8FD" w14:textId="515966C7" w:rsidR="00430161" w:rsidRPr="00420D2B" w:rsidRDefault="00000000" w:rsidP="00420D2B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420D2B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7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Intraoperative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finding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of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transmural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infarction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with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intestinal</w:t>
      </w:r>
      <w:r w:rsidR="006543CA" w:rsidRPr="00420D2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b/>
          <w:bCs/>
          <w:color w:val="000000"/>
        </w:rPr>
        <w:t>necrosis.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(Personal</w:t>
      </w:r>
      <w:r w:rsidR="006543CA" w:rsidRPr="00420D2B">
        <w:rPr>
          <w:rFonts w:ascii="Book Antiqua" w:eastAsia="Book Antiqua" w:hAnsi="Book Antiqua" w:cs="Book Antiqua"/>
          <w:color w:val="000000"/>
        </w:rPr>
        <w:t xml:space="preserve"> </w:t>
      </w:r>
      <w:r w:rsidRPr="00420D2B">
        <w:rPr>
          <w:rFonts w:ascii="Book Antiqua" w:eastAsia="Book Antiqua" w:hAnsi="Book Antiqua" w:cs="Book Antiqua"/>
          <w:color w:val="000000"/>
        </w:rPr>
        <w:t>observation)</w:t>
      </w:r>
    </w:p>
    <w:p w14:paraId="6DC8CDFC" w14:textId="77777777" w:rsidR="00386828" w:rsidRPr="00420D2B" w:rsidRDefault="00386828" w:rsidP="00420D2B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3DCDD1B6" w14:textId="6A051402" w:rsidR="00430161" w:rsidRPr="00420D2B" w:rsidRDefault="00430161" w:rsidP="00420D2B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53176946" w14:textId="442E8B2E" w:rsidR="00430161" w:rsidRPr="00420D2B" w:rsidRDefault="00430161" w:rsidP="00420D2B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52845AFA" w14:textId="14AB72E8" w:rsidR="0065411E" w:rsidRPr="00420D2B" w:rsidRDefault="00AD1F00" w:rsidP="00420D2B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  <w:r>
        <w:rPr>
          <w:rFonts w:ascii="Book Antiqua" w:eastAsia="Book Antiqua" w:hAnsi="Book Antiqua" w:cs="Book Antiqua"/>
          <w:b/>
          <w:bCs/>
          <w:noProof/>
          <w:color w:val="000000"/>
        </w:rPr>
        <w:drawing>
          <wp:inline distT="0" distB="0" distL="0" distR="0" wp14:anchorId="1063E402" wp14:editId="41CDE927">
            <wp:extent cx="4514097" cy="3505207"/>
            <wp:effectExtent l="0" t="0" r="0" b="0"/>
            <wp:docPr id="16" name="图片 16" descr="图片包含 图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图片 16" descr="图片包含 图示&#10;&#10;描述已自动生成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14097" cy="35052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6CC98C" w14:textId="12270AE1" w:rsidR="000A2DCE" w:rsidRPr="00420D2B" w:rsidRDefault="000A2DCE" w:rsidP="00420D2B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  <w:r w:rsidRPr="00420D2B">
        <w:rPr>
          <w:rFonts w:ascii="Book Antiqua" w:eastAsia="Book Antiqua" w:hAnsi="Book Antiqua" w:cs="Book Antiqua"/>
          <w:b/>
          <w:bCs/>
          <w:color w:val="000000"/>
        </w:rPr>
        <w:t>Figure 8 Algorithm to guide clinical decisions in patients with pneumatosis intestinalis.</w:t>
      </w:r>
    </w:p>
    <w:p w14:paraId="6488B89B" w14:textId="6E2D3FEB" w:rsidR="000A2DCE" w:rsidRPr="00420D2B" w:rsidRDefault="000A2DCE" w:rsidP="00420D2B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4E548101" w14:textId="77777777" w:rsidR="0065411E" w:rsidRPr="00420D2B" w:rsidRDefault="0065411E" w:rsidP="00420D2B">
      <w:pPr>
        <w:snapToGrid w:val="0"/>
        <w:spacing w:line="360" w:lineRule="auto"/>
        <w:jc w:val="both"/>
        <w:rPr>
          <w:rFonts w:ascii="Book Antiqua" w:hAnsi="Book Antiqua"/>
        </w:rPr>
        <w:sectPr w:rsidR="0065411E" w:rsidRPr="00420D2B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1B9F9E4" w14:textId="1A48AD1A" w:rsidR="00B2390F" w:rsidRPr="00420D2B" w:rsidRDefault="006D5652" w:rsidP="00420D2B">
      <w:pPr>
        <w:snapToGrid w:val="0"/>
        <w:spacing w:line="360" w:lineRule="auto"/>
        <w:jc w:val="both"/>
        <w:rPr>
          <w:rFonts w:ascii="Book Antiqua" w:eastAsia="BookAntiqua" w:hAnsi="Book Antiqua" w:cs="BookAntiqua"/>
          <w:b/>
          <w:bCs/>
        </w:rPr>
      </w:pPr>
      <w:r w:rsidRPr="00420D2B">
        <w:rPr>
          <w:rFonts w:ascii="Book Antiqua" w:eastAsia="BookAntiqua" w:hAnsi="Book Antiqua" w:cs="BookAntiqua"/>
          <w:b/>
          <w:bCs/>
        </w:rPr>
        <w:lastRenderedPageBreak/>
        <w:t>Table 1 Underlying pathological conditions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94"/>
        <w:gridCol w:w="4666"/>
      </w:tblGrid>
      <w:tr w:rsidR="0094029B" w:rsidRPr="00420D2B" w14:paraId="510FD9FC" w14:textId="77777777" w:rsidTr="00BF243E">
        <w:tc>
          <w:tcPr>
            <w:tcW w:w="4789" w:type="dxa"/>
            <w:tcBorders>
              <w:top w:val="single" w:sz="4" w:space="0" w:color="auto"/>
              <w:bottom w:val="single" w:sz="4" w:space="0" w:color="auto"/>
            </w:tcBorders>
          </w:tcPr>
          <w:p w14:paraId="40D876BC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420D2B">
              <w:rPr>
                <w:rFonts w:ascii="Book Antiqua" w:hAnsi="Book Antiqua"/>
                <w:b/>
                <w:bCs/>
              </w:rPr>
              <w:t>Pathological conditions</w:t>
            </w:r>
          </w:p>
        </w:tc>
        <w:tc>
          <w:tcPr>
            <w:tcW w:w="4787" w:type="dxa"/>
            <w:tcBorders>
              <w:top w:val="single" w:sz="4" w:space="0" w:color="auto"/>
              <w:bottom w:val="single" w:sz="4" w:space="0" w:color="auto"/>
            </w:tcBorders>
          </w:tcPr>
          <w:p w14:paraId="4B4FD79F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</w:p>
        </w:tc>
      </w:tr>
      <w:tr w:rsidR="0094029B" w:rsidRPr="00420D2B" w14:paraId="4C4B25A6" w14:textId="77777777" w:rsidTr="00BF243E">
        <w:tc>
          <w:tcPr>
            <w:tcW w:w="4789" w:type="dxa"/>
            <w:tcBorders>
              <w:top w:val="single" w:sz="4" w:space="0" w:color="auto"/>
            </w:tcBorders>
          </w:tcPr>
          <w:p w14:paraId="682A6F9D" w14:textId="139B4FEC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Trauma</w:t>
            </w:r>
            <w:r w:rsidRPr="00420D2B">
              <w:rPr>
                <w:rFonts w:ascii="Book Antiqua" w:hAnsi="Book Antiqua"/>
              </w:rPr>
              <w:fldChar w:fldCharType="begin">
                <w:fldData xml:space="preserve">PEVuZE5vdGU+PENpdGU+PEF1dGhvcj5CaXNnYWFyZDwvQXV0aG9yPjxZZWFyPjIwMjE8L1llYXI+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=
</w:fldData>
              </w:fldChar>
            </w:r>
            <w:r w:rsidRPr="00420D2B">
              <w:rPr>
                <w:rFonts w:ascii="Book Antiqua" w:hAnsi="Book Antiqua"/>
              </w:rPr>
              <w:instrText xml:space="preserve"> ADDIN EN.CITE </w:instrText>
            </w:r>
            <w:r w:rsidRPr="00420D2B">
              <w:rPr>
                <w:rFonts w:ascii="Book Antiqua" w:hAnsi="Book Antiqua"/>
              </w:rPr>
              <w:fldChar w:fldCharType="begin">
                <w:fldData xml:space="preserve">PEVuZE5vdGU+PENpdGU+PEF1dGhvcj5CaXNnYWFyZDwvQXV0aG9yPjxZZWFyPjIwMjE8L1llYXI+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=
</w:fldData>
              </w:fldChar>
            </w:r>
            <w:r w:rsidRPr="00420D2B">
              <w:rPr>
                <w:rFonts w:ascii="Book Antiqua" w:hAnsi="Book Antiqua"/>
              </w:rPr>
              <w:instrText xml:space="preserve"> ADDIN EN.CITE.DATA </w:instrText>
            </w:r>
            <w:r w:rsidRPr="00420D2B">
              <w:rPr>
                <w:rFonts w:ascii="Book Antiqua" w:hAnsi="Book Antiqua"/>
              </w:rPr>
            </w:r>
            <w:r w:rsidRPr="00420D2B">
              <w:rPr>
                <w:rFonts w:ascii="Book Antiqua" w:hAnsi="Book Antiqua"/>
              </w:rPr>
              <w:fldChar w:fldCharType="end"/>
            </w:r>
            <w:r w:rsidRPr="00420D2B">
              <w:rPr>
                <w:rFonts w:ascii="Book Antiqua" w:hAnsi="Book Antiqua"/>
              </w:rPr>
            </w:r>
            <w:r w:rsidRPr="00420D2B">
              <w:rPr>
                <w:rFonts w:ascii="Book Antiqua" w:hAnsi="Book Antiqua"/>
              </w:rPr>
              <w:fldChar w:fldCharType="separate"/>
            </w:r>
            <w:r w:rsidRPr="00420D2B">
              <w:rPr>
                <w:rFonts w:ascii="Book Antiqua" w:hAnsi="Book Antiqua"/>
                <w:noProof/>
                <w:vertAlign w:val="superscript"/>
              </w:rPr>
              <w:t>[21,64-67]</w:t>
            </w:r>
            <w:r w:rsidRPr="00420D2B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87" w:type="dxa"/>
            <w:tcBorders>
              <w:top w:val="single" w:sz="4" w:space="0" w:color="auto"/>
            </w:tcBorders>
          </w:tcPr>
          <w:p w14:paraId="3F08B66C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Blunt/penetrating abdominal trauma</w:t>
            </w:r>
          </w:p>
        </w:tc>
      </w:tr>
      <w:tr w:rsidR="0094029B" w:rsidRPr="00420D2B" w14:paraId="642AE344" w14:textId="77777777" w:rsidTr="00BF243E">
        <w:tc>
          <w:tcPr>
            <w:tcW w:w="4789" w:type="dxa"/>
          </w:tcPr>
          <w:p w14:paraId="79F03807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0FA265DF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Surgical anastomosis or bypass</w:t>
            </w:r>
          </w:p>
        </w:tc>
      </w:tr>
      <w:tr w:rsidR="0094029B" w:rsidRPr="00420D2B" w14:paraId="03D6A693" w14:textId="77777777" w:rsidTr="00BF243E">
        <w:tc>
          <w:tcPr>
            <w:tcW w:w="4789" w:type="dxa"/>
          </w:tcPr>
          <w:p w14:paraId="5C5D9DF0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Mechanical</w:t>
            </w:r>
            <w:r w:rsidRPr="00420D2B">
              <w:rPr>
                <w:rFonts w:ascii="Book Antiqua" w:hAnsi="Book Antiqua"/>
              </w:rPr>
              <w:fldChar w:fldCharType="begin"/>
            </w:r>
            <w:r w:rsidRPr="00420D2B">
              <w:rPr>
                <w:rFonts w:ascii="Book Antiqua" w:hAnsi="Book Antiqua"/>
              </w:rPr>
              <w:instrText xml:space="preserve"> ADDIN EN.CITE &lt;EndNote&gt;&lt;Cite&gt;&lt;Author&gt;Agaoglu&lt;/Author&gt;&lt;Year&gt;2005&lt;/Year&gt;&lt;RecNum&gt;1120&lt;/RecNum&gt;&lt;DisplayText&gt;&lt;style face="superscript"&gt;[68]&lt;/style&gt;&lt;/DisplayText&gt;&lt;record&gt;&lt;rec-number&gt;1120&lt;/rec-number&gt;&lt;foreign-keys&gt;&lt;key app="EN" db-id="tv50wr5dw92faqe95zupvxsostv92s05fx5a" timestamp="1670051035"&gt;1120&lt;/key&gt;&lt;/foreign-keys&gt;&lt;ref-type name="Journal Article"&gt;17&lt;/ref-type&gt;&lt;contributors&gt;&lt;authors&gt;&lt;author&gt;Agaoglu, N.&lt;/author&gt;&lt;/authors&gt;&lt;/contributors&gt;&lt;auth-address&gt;Karadeniz Technical University, Faculty of Medicine, Department of General Surgery, Trabzon, Turkey. nagaoglu@meds.ktu.edu.tr&lt;/auth-address&gt;&lt;titles&gt;&lt;title&gt;Pneumatosis cystoides intestinalis associated with perforated chronic duodenal ulcer and Meckel&amp;apos;s diverticulum&lt;/title&gt;&lt;secondary-title&gt;Acta Chir Belg&lt;/secondary-title&gt;&lt;/titles&gt;&lt;periodical&gt;&lt;full-title&gt;Acta Chir Belg&lt;/full-title&gt;&lt;/periodical&gt;&lt;pages&gt;415-7&lt;/pages&gt;&lt;volume&gt;105&lt;/volume&gt;&lt;number&gt;4&lt;/number&gt;&lt;keywords&gt;&lt;keyword&gt;Abdominal Pain/etiology&lt;/keyword&gt;&lt;keyword&gt;Adult&lt;/keyword&gt;&lt;keyword&gt;Anti-Infective Agents/therapeutic use&lt;/keyword&gt;&lt;keyword&gt;Ceftriaxone/therapeutic use&lt;/keyword&gt;&lt;keyword&gt;Chronic Disease&lt;/keyword&gt;&lt;keyword&gt;Duodenal Ulcer/*complications/therapy&lt;/keyword&gt;&lt;keyword&gt;Humans&lt;/keyword&gt;&lt;keyword&gt;Male&lt;/keyword&gt;&lt;keyword&gt;Meckel Diverticulum/*complications/surgery&lt;/keyword&gt;&lt;keyword&gt;Metronidazole/therapeutic use&lt;/keyword&gt;&lt;keyword&gt;Oxygen Inhalation Therapy&lt;/keyword&gt;&lt;keyword&gt;Peptic Ulcer Perforation/*complications/surgery&lt;/keyword&gt;&lt;keyword&gt;Pneumatosis Cystoides Intestinalis/*complications/therapy&lt;/keyword&gt;&lt;keyword&gt;Proton Pump Inhibitors&lt;/keyword&gt;&lt;/keywords&gt;&lt;dates&gt;&lt;year&gt;2005&lt;/year&gt;&lt;pub-dates&gt;&lt;date&gt;Aug&lt;/date&gt;&lt;/pub-dates&gt;&lt;/dates&gt;&lt;isbn&gt;0001-5458 (Print)&amp;#xD;0001-5458 (Linking)&lt;/isbn&gt;&lt;accession-num&gt;16184730&lt;/accession-num&gt;&lt;urls&gt;&lt;related-urls&gt;&lt;url&gt;https://www.ncbi.nlm.nih.gov/pubmed/16184730&lt;/url&gt;&lt;/related-urls&gt;&lt;/urls&gt;&lt;electronic-resource-num&gt;10.1080/00015458.2005.11679750&lt;/electronic-resource-num&gt;&lt;remote-database-name&gt;Medline&lt;/remote-database-name&gt;&lt;remote-database-provider&gt;NLM&lt;/remote-database-provider&gt;&lt;/record&gt;&lt;/Cite&gt;&lt;/EndNote&gt;</w:instrText>
            </w:r>
            <w:r w:rsidRPr="00420D2B">
              <w:rPr>
                <w:rFonts w:ascii="Book Antiqua" w:hAnsi="Book Antiqua"/>
              </w:rPr>
              <w:fldChar w:fldCharType="separate"/>
            </w:r>
            <w:r w:rsidRPr="00420D2B">
              <w:rPr>
                <w:rFonts w:ascii="Book Antiqua" w:hAnsi="Book Antiqua"/>
                <w:noProof/>
                <w:vertAlign w:val="superscript"/>
              </w:rPr>
              <w:t>[68]</w:t>
            </w:r>
            <w:r w:rsidRPr="00420D2B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87" w:type="dxa"/>
          </w:tcPr>
          <w:p w14:paraId="0E80F228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Pyloric obstruction or stenosis</w:t>
            </w:r>
          </w:p>
        </w:tc>
      </w:tr>
      <w:tr w:rsidR="0094029B" w:rsidRPr="00420D2B" w14:paraId="11EE043B" w14:textId="77777777" w:rsidTr="00BF243E">
        <w:tc>
          <w:tcPr>
            <w:tcW w:w="4789" w:type="dxa"/>
          </w:tcPr>
          <w:p w14:paraId="5CC11829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76C8D706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Duodenal obstruction or stenosis</w:t>
            </w:r>
          </w:p>
        </w:tc>
      </w:tr>
      <w:tr w:rsidR="0094029B" w:rsidRPr="00420D2B" w14:paraId="4848241C" w14:textId="77777777" w:rsidTr="00BF243E">
        <w:tc>
          <w:tcPr>
            <w:tcW w:w="4789" w:type="dxa"/>
          </w:tcPr>
          <w:p w14:paraId="7325196E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714D9488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 xml:space="preserve">Bowel obstruction (volvulus, carcinoma, malrotation, intussusception) </w:t>
            </w:r>
          </w:p>
        </w:tc>
      </w:tr>
      <w:tr w:rsidR="0094029B" w:rsidRPr="00420D2B" w14:paraId="18DBFD7C" w14:textId="77777777" w:rsidTr="00BF243E">
        <w:tc>
          <w:tcPr>
            <w:tcW w:w="4789" w:type="dxa"/>
          </w:tcPr>
          <w:p w14:paraId="129E2602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Autoimmune</w:t>
            </w:r>
            <w:r w:rsidRPr="00420D2B">
              <w:rPr>
                <w:rFonts w:ascii="Book Antiqua" w:hAnsi="Book Antiqua"/>
              </w:rPr>
              <w:fldChar w:fldCharType="begin">
                <w:fldData xml:space="preserve">PEVuZE5vdGU+PENpdGU+PEF1dGhvcj5hbC1IYWtlZW08L0F1dGhvcj48WWVhcj4xOTk4PC9ZZWFy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</w:fldData>
              </w:fldChar>
            </w:r>
            <w:r w:rsidRPr="00420D2B">
              <w:rPr>
                <w:rFonts w:ascii="Book Antiqua" w:hAnsi="Book Antiqua"/>
              </w:rPr>
              <w:instrText xml:space="preserve"> ADDIN EN.CITE </w:instrText>
            </w:r>
            <w:r w:rsidRPr="00420D2B">
              <w:rPr>
                <w:rFonts w:ascii="Book Antiqua" w:hAnsi="Book Antiqua"/>
              </w:rPr>
              <w:fldChar w:fldCharType="begin">
                <w:fldData xml:space="preserve">PEVuZE5vdGU+PENpdGU+PEF1dGhvcj5hbC1IYWtlZW08L0F1dGhvcj48WWVhcj4xOTk4PC9ZZWFy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</w:fldData>
              </w:fldChar>
            </w:r>
            <w:r w:rsidRPr="00420D2B">
              <w:rPr>
                <w:rFonts w:ascii="Book Antiqua" w:hAnsi="Book Antiqua"/>
              </w:rPr>
              <w:instrText xml:space="preserve"> ADDIN EN.CITE.DATA </w:instrText>
            </w:r>
            <w:r w:rsidRPr="00420D2B">
              <w:rPr>
                <w:rFonts w:ascii="Book Antiqua" w:hAnsi="Book Antiqua"/>
              </w:rPr>
            </w:r>
            <w:r w:rsidRPr="00420D2B">
              <w:rPr>
                <w:rFonts w:ascii="Book Antiqua" w:hAnsi="Book Antiqua"/>
              </w:rPr>
              <w:fldChar w:fldCharType="end"/>
            </w:r>
            <w:r w:rsidRPr="00420D2B">
              <w:rPr>
                <w:rFonts w:ascii="Book Antiqua" w:hAnsi="Book Antiqua"/>
              </w:rPr>
            </w:r>
            <w:r w:rsidRPr="00420D2B">
              <w:rPr>
                <w:rFonts w:ascii="Book Antiqua" w:hAnsi="Book Antiqua"/>
              </w:rPr>
              <w:fldChar w:fldCharType="separate"/>
            </w:r>
            <w:r w:rsidRPr="00420D2B">
              <w:rPr>
                <w:rFonts w:ascii="Book Antiqua" w:hAnsi="Book Antiqua"/>
                <w:noProof/>
                <w:vertAlign w:val="superscript"/>
              </w:rPr>
              <w:t>[69-71]</w:t>
            </w:r>
            <w:r w:rsidRPr="00420D2B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87" w:type="dxa"/>
          </w:tcPr>
          <w:p w14:paraId="5824DA6A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Lupus enteritis</w:t>
            </w:r>
          </w:p>
        </w:tc>
      </w:tr>
      <w:tr w:rsidR="0094029B" w:rsidRPr="00420D2B" w14:paraId="5E40B44C" w14:textId="77777777" w:rsidTr="00BF243E">
        <w:tc>
          <w:tcPr>
            <w:tcW w:w="4789" w:type="dxa"/>
          </w:tcPr>
          <w:p w14:paraId="4A9843E1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4E70F3AB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Celiac sprue</w:t>
            </w:r>
          </w:p>
        </w:tc>
      </w:tr>
      <w:tr w:rsidR="0094029B" w:rsidRPr="00420D2B" w14:paraId="29923E24" w14:textId="77777777" w:rsidTr="00BF243E">
        <w:tc>
          <w:tcPr>
            <w:tcW w:w="4789" w:type="dxa"/>
          </w:tcPr>
          <w:p w14:paraId="7351A4E4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1E2FC481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Polymyositis</w:t>
            </w:r>
          </w:p>
        </w:tc>
      </w:tr>
      <w:tr w:rsidR="0094029B" w:rsidRPr="00420D2B" w14:paraId="0408E62B" w14:textId="77777777" w:rsidTr="00BF243E">
        <w:tc>
          <w:tcPr>
            <w:tcW w:w="4789" w:type="dxa"/>
          </w:tcPr>
          <w:p w14:paraId="6A66A42C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7EB5158E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Dermatomyositis</w:t>
            </w:r>
          </w:p>
        </w:tc>
      </w:tr>
      <w:tr w:rsidR="0094029B" w:rsidRPr="00420D2B" w14:paraId="4346A073" w14:textId="77777777" w:rsidTr="00BF243E">
        <w:tc>
          <w:tcPr>
            <w:tcW w:w="4789" w:type="dxa"/>
          </w:tcPr>
          <w:p w14:paraId="6472C394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21C5FB4E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Polyarteritis nodosa</w:t>
            </w:r>
          </w:p>
        </w:tc>
      </w:tr>
      <w:tr w:rsidR="0094029B" w:rsidRPr="00420D2B" w14:paraId="62F19E90" w14:textId="77777777" w:rsidTr="00BF243E">
        <w:tc>
          <w:tcPr>
            <w:tcW w:w="4789" w:type="dxa"/>
          </w:tcPr>
          <w:p w14:paraId="07862FB3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41E0AA4A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Mixed connective tissue diseases</w:t>
            </w:r>
          </w:p>
        </w:tc>
      </w:tr>
      <w:tr w:rsidR="0094029B" w:rsidRPr="00420D2B" w14:paraId="1BD0FAAC" w14:textId="77777777" w:rsidTr="00BF243E">
        <w:tc>
          <w:tcPr>
            <w:tcW w:w="4789" w:type="dxa"/>
          </w:tcPr>
          <w:p w14:paraId="6A5CF7AA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0B96308B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Graft versus host disease</w:t>
            </w:r>
          </w:p>
        </w:tc>
      </w:tr>
      <w:tr w:rsidR="0094029B" w:rsidRPr="00420D2B" w14:paraId="27F2E2C4" w14:textId="77777777" w:rsidTr="00BF243E">
        <w:tc>
          <w:tcPr>
            <w:tcW w:w="4789" w:type="dxa"/>
          </w:tcPr>
          <w:p w14:paraId="3B2D5879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55A7F871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Primary immunodeficiency</w:t>
            </w:r>
          </w:p>
        </w:tc>
      </w:tr>
      <w:tr w:rsidR="0094029B" w:rsidRPr="00420D2B" w14:paraId="3BFD951F" w14:textId="77777777" w:rsidTr="00BF243E">
        <w:tc>
          <w:tcPr>
            <w:tcW w:w="4789" w:type="dxa"/>
          </w:tcPr>
          <w:p w14:paraId="2BF23945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Malignancies</w:t>
            </w:r>
            <w:r w:rsidRPr="00420D2B">
              <w:rPr>
                <w:rFonts w:ascii="Book Antiqua" w:hAnsi="Book Antiqua"/>
              </w:rPr>
              <w:fldChar w:fldCharType="begin">
                <w:fldData xml:space="preserve">PEVuZE5vdGU+PENpdGU+PEF1dGhvcj5CaWxpY2k8L0F1dGhvcj48WWVhcj4yMDA5PC9ZZWFyPjxS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==
</w:fldData>
              </w:fldChar>
            </w:r>
            <w:r w:rsidRPr="00420D2B">
              <w:rPr>
                <w:rFonts w:ascii="Book Antiqua" w:hAnsi="Book Antiqua"/>
              </w:rPr>
              <w:instrText xml:space="preserve"> ADDIN EN.CITE </w:instrText>
            </w:r>
            <w:r w:rsidRPr="00420D2B">
              <w:rPr>
                <w:rFonts w:ascii="Book Antiqua" w:hAnsi="Book Antiqua"/>
              </w:rPr>
              <w:fldChar w:fldCharType="begin">
                <w:fldData xml:space="preserve">PEVuZE5vdGU+PENpdGU+PEF1dGhvcj5CaWxpY2k8L0F1dGhvcj48WWVhcj4yMDA5PC9ZZWFyPjxS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==
</w:fldData>
              </w:fldChar>
            </w:r>
            <w:r w:rsidRPr="00420D2B">
              <w:rPr>
                <w:rFonts w:ascii="Book Antiqua" w:hAnsi="Book Antiqua"/>
              </w:rPr>
              <w:instrText xml:space="preserve"> ADDIN EN.CITE.DATA </w:instrText>
            </w:r>
            <w:r w:rsidRPr="00420D2B">
              <w:rPr>
                <w:rFonts w:ascii="Book Antiqua" w:hAnsi="Book Antiqua"/>
              </w:rPr>
            </w:r>
            <w:r w:rsidRPr="00420D2B">
              <w:rPr>
                <w:rFonts w:ascii="Book Antiqua" w:hAnsi="Book Antiqua"/>
              </w:rPr>
              <w:fldChar w:fldCharType="end"/>
            </w:r>
            <w:r w:rsidRPr="00420D2B">
              <w:rPr>
                <w:rFonts w:ascii="Book Antiqua" w:hAnsi="Book Antiqua"/>
              </w:rPr>
            </w:r>
            <w:r w:rsidRPr="00420D2B">
              <w:rPr>
                <w:rFonts w:ascii="Book Antiqua" w:hAnsi="Book Antiqua"/>
              </w:rPr>
              <w:fldChar w:fldCharType="separate"/>
            </w:r>
            <w:r w:rsidRPr="00420D2B">
              <w:rPr>
                <w:rFonts w:ascii="Book Antiqua" w:hAnsi="Book Antiqua"/>
                <w:noProof/>
                <w:vertAlign w:val="superscript"/>
              </w:rPr>
              <w:t>[15]</w:t>
            </w:r>
            <w:r w:rsidRPr="00420D2B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87" w:type="dxa"/>
          </w:tcPr>
          <w:p w14:paraId="068BCB29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Gastrointestinal cancer</w:t>
            </w:r>
          </w:p>
        </w:tc>
      </w:tr>
      <w:tr w:rsidR="0094029B" w:rsidRPr="00420D2B" w14:paraId="74BF025F" w14:textId="77777777" w:rsidTr="00BF243E">
        <w:tc>
          <w:tcPr>
            <w:tcW w:w="4789" w:type="dxa"/>
          </w:tcPr>
          <w:p w14:paraId="0A4EAD11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075220BF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Leukemia</w:t>
            </w:r>
          </w:p>
        </w:tc>
      </w:tr>
      <w:tr w:rsidR="0094029B" w:rsidRPr="00420D2B" w14:paraId="7E835BC2" w14:textId="77777777" w:rsidTr="00BF243E">
        <w:tc>
          <w:tcPr>
            <w:tcW w:w="4789" w:type="dxa"/>
          </w:tcPr>
          <w:p w14:paraId="5ECADF2F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27E104D6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Lymphoma</w:t>
            </w:r>
          </w:p>
        </w:tc>
      </w:tr>
      <w:tr w:rsidR="0094029B" w:rsidRPr="00420D2B" w14:paraId="0D08670B" w14:textId="77777777" w:rsidTr="00BF243E">
        <w:tc>
          <w:tcPr>
            <w:tcW w:w="4789" w:type="dxa"/>
          </w:tcPr>
          <w:p w14:paraId="10640F66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69AF8183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Other malignancies</w:t>
            </w:r>
          </w:p>
        </w:tc>
      </w:tr>
      <w:tr w:rsidR="0094029B" w:rsidRPr="00420D2B" w14:paraId="2A37FD4A" w14:textId="77777777" w:rsidTr="00BF243E">
        <w:tc>
          <w:tcPr>
            <w:tcW w:w="4789" w:type="dxa"/>
          </w:tcPr>
          <w:p w14:paraId="1665CC6B" w14:textId="4855CE1A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Inflammation</w:t>
            </w:r>
            <w:r w:rsidRPr="00420D2B">
              <w:rPr>
                <w:rFonts w:ascii="Book Antiqua" w:hAnsi="Book Antiqua"/>
              </w:rPr>
              <w:fldChar w:fldCharType="begin">
                <w:fldData xml:space="preserve">PEVuZE5vdGU+PENpdGU+PEF1dGhvcj5HYW88L0F1dGhvcj48WWVhcj4yMDIwPC9ZZWFyPjxSZWNO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</w:fldData>
              </w:fldChar>
            </w:r>
            <w:r w:rsidRPr="00420D2B">
              <w:rPr>
                <w:rFonts w:ascii="Book Antiqua" w:hAnsi="Book Antiqua"/>
              </w:rPr>
              <w:instrText xml:space="preserve"> ADDIN EN.CITE </w:instrText>
            </w:r>
            <w:r w:rsidRPr="00420D2B">
              <w:rPr>
                <w:rFonts w:ascii="Book Antiqua" w:hAnsi="Book Antiqua"/>
              </w:rPr>
              <w:fldChar w:fldCharType="begin">
                <w:fldData xml:space="preserve">PEVuZE5vdGU+PENpdGU+PEF1dGhvcj5HYW88L0F1dGhvcj48WWVhcj4yMDIwPC9ZZWFyPjxSZWNO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</w:fldData>
              </w:fldChar>
            </w:r>
            <w:r w:rsidRPr="00420D2B">
              <w:rPr>
                <w:rFonts w:ascii="Book Antiqua" w:hAnsi="Book Antiqua"/>
              </w:rPr>
              <w:instrText xml:space="preserve"> ADDIN EN.CITE.DATA </w:instrText>
            </w:r>
            <w:r w:rsidRPr="00420D2B">
              <w:rPr>
                <w:rFonts w:ascii="Book Antiqua" w:hAnsi="Book Antiqua"/>
              </w:rPr>
            </w:r>
            <w:r w:rsidRPr="00420D2B">
              <w:rPr>
                <w:rFonts w:ascii="Book Antiqua" w:hAnsi="Book Antiqua"/>
              </w:rPr>
              <w:fldChar w:fldCharType="end"/>
            </w:r>
            <w:r w:rsidRPr="00420D2B">
              <w:rPr>
                <w:rFonts w:ascii="Book Antiqua" w:hAnsi="Book Antiqua"/>
              </w:rPr>
            </w:r>
            <w:r w:rsidRPr="00420D2B">
              <w:rPr>
                <w:rFonts w:ascii="Book Antiqua" w:hAnsi="Book Antiqua"/>
              </w:rPr>
              <w:fldChar w:fldCharType="separate"/>
            </w:r>
            <w:r w:rsidRPr="00420D2B">
              <w:rPr>
                <w:rFonts w:ascii="Book Antiqua" w:hAnsi="Book Antiqua"/>
                <w:noProof/>
                <w:vertAlign w:val="superscript"/>
              </w:rPr>
              <w:t>[14,72]</w:t>
            </w:r>
            <w:r w:rsidRPr="00420D2B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87" w:type="dxa"/>
          </w:tcPr>
          <w:p w14:paraId="5A5FD9EB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Inflammatory bowel disease</w:t>
            </w:r>
          </w:p>
        </w:tc>
      </w:tr>
      <w:tr w:rsidR="0094029B" w:rsidRPr="00420D2B" w14:paraId="1371691C" w14:textId="77777777" w:rsidTr="00BF243E">
        <w:tc>
          <w:tcPr>
            <w:tcW w:w="4789" w:type="dxa"/>
          </w:tcPr>
          <w:p w14:paraId="40FCCF75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3DAF9199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Appendicitis</w:t>
            </w:r>
          </w:p>
        </w:tc>
      </w:tr>
      <w:tr w:rsidR="0094029B" w:rsidRPr="00420D2B" w14:paraId="6D599317" w14:textId="77777777" w:rsidTr="00BF243E">
        <w:tc>
          <w:tcPr>
            <w:tcW w:w="4789" w:type="dxa"/>
          </w:tcPr>
          <w:p w14:paraId="00DA1870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49E83C2E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Diverticulitis</w:t>
            </w:r>
          </w:p>
        </w:tc>
      </w:tr>
      <w:tr w:rsidR="0094029B" w:rsidRPr="00420D2B" w14:paraId="1B75F89D" w14:textId="77777777" w:rsidTr="00BF243E">
        <w:tc>
          <w:tcPr>
            <w:tcW w:w="4789" w:type="dxa"/>
          </w:tcPr>
          <w:p w14:paraId="206CD19E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09B26268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Cholelithiasis</w:t>
            </w:r>
          </w:p>
        </w:tc>
      </w:tr>
      <w:tr w:rsidR="0094029B" w:rsidRPr="00420D2B" w14:paraId="0C6185AE" w14:textId="77777777" w:rsidTr="00BF243E">
        <w:tc>
          <w:tcPr>
            <w:tcW w:w="4789" w:type="dxa"/>
          </w:tcPr>
          <w:p w14:paraId="17CF67CB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0ACD9889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Sarcoidosis</w:t>
            </w:r>
          </w:p>
        </w:tc>
      </w:tr>
      <w:tr w:rsidR="0094029B" w:rsidRPr="00420D2B" w14:paraId="525FC5B6" w14:textId="77777777" w:rsidTr="00BF243E">
        <w:tc>
          <w:tcPr>
            <w:tcW w:w="4789" w:type="dxa"/>
          </w:tcPr>
          <w:p w14:paraId="145229BF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Vascular conditions</w:t>
            </w:r>
            <w:r w:rsidRPr="00420D2B">
              <w:rPr>
                <w:rFonts w:ascii="Book Antiqua" w:hAnsi="Book Antiqua"/>
              </w:rPr>
              <w:fldChar w:fldCharType="begin">
                <w:fldData xml:space="preserve">PEVuZE5vdGU+PENpdGU+PEF1dGhvcj5DYWxhbWU8L0F1dGhvcj48WWVhcj4yMDIwPC9ZZWFyPjxS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</w:fldData>
              </w:fldChar>
            </w:r>
            <w:r w:rsidRPr="00420D2B">
              <w:rPr>
                <w:rFonts w:ascii="Book Antiqua" w:hAnsi="Book Antiqua"/>
              </w:rPr>
              <w:instrText xml:space="preserve"> ADDIN EN.CITE </w:instrText>
            </w:r>
            <w:r w:rsidRPr="00420D2B">
              <w:rPr>
                <w:rFonts w:ascii="Book Antiqua" w:hAnsi="Book Antiqua"/>
              </w:rPr>
              <w:fldChar w:fldCharType="begin">
                <w:fldData xml:space="preserve">PEVuZE5vdGU+PENpdGU+PEF1dGhvcj5DYWxhbWU8L0F1dGhvcj48WWVhcj4yMDIwPC9ZZWFyPjxS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</w:fldData>
              </w:fldChar>
            </w:r>
            <w:r w:rsidRPr="00420D2B">
              <w:rPr>
                <w:rFonts w:ascii="Book Antiqua" w:hAnsi="Book Antiqua"/>
              </w:rPr>
              <w:instrText xml:space="preserve"> ADDIN EN.CITE.DATA </w:instrText>
            </w:r>
            <w:r w:rsidRPr="00420D2B">
              <w:rPr>
                <w:rFonts w:ascii="Book Antiqua" w:hAnsi="Book Antiqua"/>
              </w:rPr>
            </w:r>
            <w:r w:rsidRPr="00420D2B">
              <w:rPr>
                <w:rFonts w:ascii="Book Antiqua" w:hAnsi="Book Antiqua"/>
              </w:rPr>
              <w:fldChar w:fldCharType="end"/>
            </w:r>
            <w:r w:rsidRPr="00420D2B">
              <w:rPr>
                <w:rFonts w:ascii="Book Antiqua" w:hAnsi="Book Antiqua"/>
              </w:rPr>
            </w:r>
            <w:r w:rsidRPr="00420D2B">
              <w:rPr>
                <w:rFonts w:ascii="Book Antiqua" w:hAnsi="Book Antiqua"/>
              </w:rPr>
              <w:fldChar w:fldCharType="separate"/>
            </w:r>
            <w:r w:rsidRPr="00420D2B">
              <w:rPr>
                <w:rFonts w:ascii="Book Antiqua" w:hAnsi="Book Antiqua"/>
                <w:noProof/>
                <w:vertAlign w:val="superscript"/>
              </w:rPr>
              <w:t>[73]</w:t>
            </w:r>
            <w:r w:rsidRPr="00420D2B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87" w:type="dxa"/>
          </w:tcPr>
          <w:p w14:paraId="2F184D71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Ischemia or infarction</w:t>
            </w:r>
          </w:p>
        </w:tc>
      </w:tr>
      <w:tr w:rsidR="0094029B" w:rsidRPr="00420D2B" w14:paraId="68A61F64" w14:textId="77777777" w:rsidTr="00BF243E">
        <w:tc>
          <w:tcPr>
            <w:tcW w:w="4789" w:type="dxa"/>
          </w:tcPr>
          <w:p w14:paraId="3F30B2E8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4A4C3550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Diabetes</w:t>
            </w:r>
          </w:p>
        </w:tc>
      </w:tr>
      <w:tr w:rsidR="0094029B" w:rsidRPr="00420D2B" w14:paraId="754C7F63" w14:textId="77777777" w:rsidTr="00BF243E">
        <w:tc>
          <w:tcPr>
            <w:tcW w:w="4789" w:type="dxa"/>
          </w:tcPr>
          <w:p w14:paraId="480F3DA8" w14:textId="1ED08C38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Pulmonary disease</w:t>
            </w:r>
            <w:r w:rsidRPr="00420D2B">
              <w:rPr>
                <w:rFonts w:ascii="Book Antiqua" w:hAnsi="Book Antiqua"/>
              </w:rPr>
              <w:fldChar w:fldCharType="begin">
                <w:fldData xml:space="preserve">PEVuZE5vdGU+PENpdGU+PEF1dGhvcj5DaG9pPC9BdXRob3I+PFllYXI+MjAxNDwvWWVhcj48UmVj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</w:fldData>
              </w:fldChar>
            </w:r>
            <w:r w:rsidRPr="00420D2B">
              <w:rPr>
                <w:rFonts w:ascii="Book Antiqua" w:hAnsi="Book Antiqua"/>
              </w:rPr>
              <w:instrText xml:space="preserve"> ADDIN EN.CITE </w:instrText>
            </w:r>
            <w:r w:rsidRPr="00420D2B">
              <w:rPr>
                <w:rFonts w:ascii="Book Antiqua" w:hAnsi="Book Antiqua"/>
              </w:rPr>
              <w:fldChar w:fldCharType="begin">
                <w:fldData xml:space="preserve">PEVuZE5vdGU+PENpdGU+PEF1dGhvcj5DaG9pPC9BdXRob3I+PFllYXI+MjAxNDwvWWVhcj48UmVj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</w:fldData>
              </w:fldChar>
            </w:r>
            <w:r w:rsidRPr="00420D2B">
              <w:rPr>
                <w:rFonts w:ascii="Book Antiqua" w:hAnsi="Book Antiqua"/>
              </w:rPr>
              <w:instrText xml:space="preserve"> ADDIN EN.CITE.DATA </w:instrText>
            </w:r>
            <w:r w:rsidRPr="00420D2B">
              <w:rPr>
                <w:rFonts w:ascii="Book Antiqua" w:hAnsi="Book Antiqua"/>
              </w:rPr>
            </w:r>
            <w:r w:rsidRPr="00420D2B">
              <w:rPr>
                <w:rFonts w:ascii="Book Antiqua" w:hAnsi="Book Antiqua"/>
              </w:rPr>
              <w:fldChar w:fldCharType="end"/>
            </w:r>
            <w:r w:rsidRPr="00420D2B">
              <w:rPr>
                <w:rFonts w:ascii="Book Antiqua" w:hAnsi="Book Antiqua"/>
              </w:rPr>
            </w:r>
            <w:r w:rsidRPr="00420D2B">
              <w:rPr>
                <w:rFonts w:ascii="Book Antiqua" w:hAnsi="Book Antiqua"/>
              </w:rPr>
              <w:fldChar w:fldCharType="separate"/>
            </w:r>
            <w:r w:rsidRPr="00420D2B">
              <w:rPr>
                <w:rFonts w:ascii="Book Antiqua" w:hAnsi="Book Antiqua"/>
                <w:noProof/>
                <w:vertAlign w:val="superscript"/>
              </w:rPr>
              <w:t>[74,75]</w:t>
            </w:r>
            <w:r w:rsidRPr="00420D2B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87" w:type="dxa"/>
          </w:tcPr>
          <w:p w14:paraId="0BBD3951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Chronic obstructive pulmonary disease</w:t>
            </w:r>
          </w:p>
        </w:tc>
      </w:tr>
      <w:tr w:rsidR="0094029B" w:rsidRPr="00420D2B" w14:paraId="6A97FD1E" w14:textId="77777777" w:rsidTr="00BF243E">
        <w:tc>
          <w:tcPr>
            <w:tcW w:w="4789" w:type="dxa"/>
          </w:tcPr>
          <w:p w14:paraId="12BFE431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66A1DC94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Cystic fibrosis</w:t>
            </w:r>
          </w:p>
        </w:tc>
      </w:tr>
      <w:tr w:rsidR="0094029B" w:rsidRPr="00420D2B" w14:paraId="5112DF61" w14:textId="77777777" w:rsidTr="00BF243E">
        <w:tc>
          <w:tcPr>
            <w:tcW w:w="4789" w:type="dxa"/>
          </w:tcPr>
          <w:p w14:paraId="63D6628E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328FC8B0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Asthma</w:t>
            </w:r>
          </w:p>
        </w:tc>
      </w:tr>
      <w:tr w:rsidR="0094029B" w:rsidRPr="00420D2B" w14:paraId="2D6A1600" w14:textId="77777777" w:rsidTr="00BF243E">
        <w:tc>
          <w:tcPr>
            <w:tcW w:w="4789" w:type="dxa"/>
          </w:tcPr>
          <w:p w14:paraId="5C10651A" w14:textId="34FF9B6C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Drugs</w:t>
            </w:r>
            <w:r w:rsidRPr="00420D2B">
              <w:rPr>
                <w:rFonts w:ascii="Book Antiqua" w:hAnsi="Book Antiqua"/>
              </w:rPr>
              <w:fldChar w:fldCharType="begin">
                <w:fldData xml:space="preserve">PEVuZE5vdGU+PENpdGU+PEF1dGhvcj5Ccm9jY2hpPC9BdXRob3I+PFllYXI+MjAyMTwvWWVhcj48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</w:fldData>
              </w:fldChar>
            </w:r>
            <w:r w:rsidRPr="00420D2B">
              <w:rPr>
                <w:rFonts w:ascii="Book Antiqua" w:hAnsi="Book Antiqua"/>
              </w:rPr>
              <w:instrText xml:space="preserve"> ADDIN EN.CITE </w:instrText>
            </w:r>
            <w:r w:rsidRPr="00420D2B">
              <w:rPr>
                <w:rFonts w:ascii="Book Antiqua" w:hAnsi="Book Antiqua"/>
              </w:rPr>
              <w:fldChar w:fldCharType="begin">
                <w:fldData xml:space="preserve">PEVuZE5vdGU+PENpdGU+PEF1dGhvcj5Ccm9jY2hpPC9BdXRob3I+PFllYXI+MjAyMTwvWWVhcj48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</w:fldData>
              </w:fldChar>
            </w:r>
            <w:r w:rsidRPr="00420D2B">
              <w:rPr>
                <w:rFonts w:ascii="Book Antiqua" w:hAnsi="Book Antiqua"/>
              </w:rPr>
              <w:instrText xml:space="preserve"> ADDIN EN.CITE.DATA </w:instrText>
            </w:r>
            <w:r w:rsidRPr="00420D2B">
              <w:rPr>
                <w:rFonts w:ascii="Book Antiqua" w:hAnsi="Book Antiqua"/>
              </w:rPr>
            </w:r>
            <w:r w:rsidRPr="00420D2B">
              <w:rPr>
                <w:rFonts w:ascii="Book Antiqua" w:hAnsi="Book Antiqua"/>
              </w:rPr>
              <w:fldChar w:fldCharType="end"/>
            </w:r>
            <w:r w:rsidRPr="00420D2B">
              <w:rPr>
                <w:rFonts w:ascii="Book Antiqua" w:hAnsi="Book Antiqua"/>
              </w:rPr>
            </w:r>
            <w:r w:rsidRPr="00420D2B">
              <w:rPr>
                <w:rFonts w:ascii="Book Antiqua" w:hAnsi="Book Antiqua"/>
              </w:rPr>
              <w:fldChar w:fldCharType="separate"/>
            </w:r>
            <w:r w:rsidRPr="00420D2B">
              <w:rPr>
                <w:rFonts w:ascii="Book Antiqua" w:hAnsi="Book Antiqua"/>
                <w:noProof/>
                <w:vertAlign w:val="superscript"/>
              </w:rPr>
              <w:t>[13,19,76-79]</w:t>
            </w:r>
            <w:r w:rsidRPr="00420D2B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87" w:type="dxa"/>
          </w:tcPr>
          <w:p w14:paraId="7C03809E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Corticosteroids</w:t>
            </w:r>
          </w:p>
        </w:tc>
      </w:tr>
      <w:tr w:rsidR="0094029B" w:rsidRPr="00420D2B" w14:paraId="6BE7BFBC" w14:textId="77777777" w:rsidTr="00BF243E">
        <w:tc>
          <w:tcPr>
            <w:tcW w:w="4789" w:type="dxa"/>
          </w:tcPr>
          <w:p w14:paraId="59DAC75B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391EC13B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Chemotherapy and immunotherapy</w:t>
            </w:r>
          </w:p>
        </w:tc>
      </w:tr>
      <w:tr w:rsidR="0094029B" w:rsidRPr="00420D2B" w14:paraId="56B82BA1" w14:textId="77777777" w:rsidTr="00BF243E">
        <w:tc>
          <w:tcPr>
            <w:tcW w:w="4789" w:type="dxa"/>
          </w:tcPr>
          <w:p w14:paraId="34B37E31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64FCF10B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Immunosuppression</w:t>
            </w:r>
          </w:p>
        </w:tc>
      </w:tr>
      <w:tr w:rsidR="0094029B" w:rsidRPr="00420D2B" w14:paraId="39B36F1E" w14:textId="77777777" w:rsidTr="00BF243E">
        <w:tc>
          <w:tcPr>
            <w:tcW w:w="4789" w:type="dxa"/>
          </w:tcPr>
          <w:p w14:paraId="726EAA42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1A869FF6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Lactulose</w:t>
            </w:r>
          </w:p>
        </w:tc>
      </w:tr>
      <w:tr w:rsidR="0094029B" w:rsidRPr="00420D2B" w14:paraId="7BB8A89F" w14:textId="77777777" w:rsidTr="00BF243E">
        <w:tc>
          <w:tcPr>
            <w:tcW w:w="4789" w:type="dxa"/>
          </w:tcPr>
          <w:p w14:paraId="33BAA811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1ACE69AC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Trichloroethylene</w:t>
            </w:r>
          </w:p>
        </w:tc>
      </w:tr>
      <w:tr w:rsidR="0094029B" w:rsidRPr="00420D2B" w14:paraId="3331D082" w14:textId="77777777" w:rsidTr="00BF243E">
        <w:tc>
          <w:tcPr>
            <w:tcW w:w="4789" w:type="dxa"/>
          </w:tcPr>
          <w:p w14:paraId="7629E45A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402A55FE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Sorbitol</w:t>
            </w:r>
          </w:p>
        </w:tc>
      </w:tr>
      <w:tr w:rsidR="0094029B" w:rsidRPr="00420D2B" w14:paraId="6F3269C3" w14:textId="77777777" w:rsidTr="00BF243E">
        <w:tc>
          <w:tcPr>
            <w:tcW w:w="4789" w:type="dxa"/>
          </w:tcPr>
          <w:p w14:paraId="1918DFE6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6A5237C5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Alpha-glucosidase inhibitor</w:t>
            </w:r>
          </w:p>
        </w:tc>
      </w:tr>
      <w:tr w:rsidR="0094029B" w:rsidRPr="00420D2B" w14:paraId="60A15924" w14:textId="77777777" w:rsidTr="00BF243E">
        <w:tc>
          <w:tcPr>
            <w:tcW w:w="4789" w:type="dxa"/>
          </w:tcPr>
          <w:p w14:paraId="7C105EF0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1B171C32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proofErr w:type="spellStart"/>
            <w:r w:rsidRPr="00420D2B">
              <w:rPr>
                <w:rFonts w:ascii="Book Antiqua" w:hAnsi="Book Antiqua"/>
              </w:rPr>
              <w:t>Practolol</w:t>
            </w:r>
            <w:proofErr w:type="spellEnd"/>
          </w:p>
        </w:tc>
      </w:tr>
      <w:tr w:rsidR="0094029B" w:rsidRPr="00420D2B" w14:paraId="62C563A3" w14:textId="77777777" w:rsidTr="00BF243E">
        <w:tc>
          <w:tcPr>
            <w:tcW w:w="4789" w:type="dxa"/>
          </w:tcPr>
          <w:p w14:paraId="28E5B603" w14:textId="4CFA457E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Diagnostic/therapeutic procedures</w:t>
            </w:r>
            <w:r w:rsidRPr="00420D2B">
              <w:rPr>
                <w:rFonts w:ascii="Book Antiqua" w:hAnsi="Book Antiqua"/>
              </w:rPr>
              <w:fldChar w:fldCharType="begin">
                <w:fldData xml:space="preserve">PEVuZE5vdGU+PENpdGU+PEF1dGhvcj5CaWxyZWlybzwvQXV0aG9yPjxZZWFyPjIwMTc8L1llYXI+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</w:fldData>
              </w:fldChar>
            </w:r>
            <w:r w:rsidRPr="00420D2B">
              <w:rPr>
                <w:rFonts w:ascii="Book Antiqua" w:hAnsi="Book Antiqua"/>
              </w:rPr>
              <w:instrText xml:space="preserve"> ADDIN EN.CITE </w:instrText>
            </w:r>
            <w:r w:rsidRPr="00420D2B">
              <w:rPr>
                <w:rFonts w:ascii="Book Antiqua" w:hAnsi="Book Antiqua"/>
              </w:rPr>
              <w:fldChar w:fldCharType="begin">
                <w:fldData xml:space="preserve">PEVuZE5vdGU+PENpdGU+PEF1dGhvcj5CaWxyZWlybzwvQXV0aG9yPjxZZWFyPjIwMTc8L1llYXI+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</w:fldData>
              </w:fldChar>
            </w:r>
            <w:r w:rsidRPr="00420D2B">
              <w:rPr>
                <w:rFonts w:ascii="Book Antiqua" w:hAnsi="Book Antiqua"/>
              </w:rPr>
              <w:instrText xml:space="preserve"> ADDIN EN.CITE.DATA </w:instrText>
            </w:r>
            <w:r w:rsidRPr="00420D2B">
              <w:rPr>
                <w:rFonts w:ascii="Book Antiqua" w:hAnsi="Book Antiqua"/>
              </w:rPr>
            </w:r>
            <w:r w:rsidRPr="00420D2B">
              <w:rPr>
                <w:rFonts w:ascii="Book Antiqua" w:hAnsi="Book Antiqua"/>
              </w:rPr>
              <w:fldChar w:fldCharType="end"/>
            </w:r>
            <w:r w:rsidRPr="00420D2B">
              <w:rPr>
                <w:rFonts w:ascii="Book Antiqua" w:hAnsi="Book Antiqua"/>
              </w:rPr>
            </w:r>
            <w:r w:rsidRPr="00420D2B">
              <w:rPr>
                <w:rFonts w:ascii="Book Antiqua" w:hAnsi="Book Antiqua"/>
              </w:rPr>
              <w:fldChar w:fldCharType="separate"/>
            </w:r>
            <w:r w:rsidRPr="00420D2B">
              <w:rPr>
                <w:rFonts w:ascii="Book Antiqua" w:hAnsi="Book Antiqua"/>
                <w:noProof/>
                <w:vertAlign w:val="superscript"/>
              </w:rPr>
              <w:t>[80,81]</w:t>
            </w:r>
            <w:r w:rsidRPr="00420D2B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87" w:type="dxa"/>
          </w:tcPr>
          <w:p w14:paraId="0F845534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Endoscopy</w:t>
            </w:r>
          </w:p>
        </w:tc>
      </w:tr>
      <w:tr w:rsidR="0094029B" w:rsidRPr="00420D2B" w14:paraId="350163FF" w14:textId="77777777" w:rsidTr="00BF243E">
        <w:tc>
          <w:tcPr>
            <w:tcW w:w="4789" w:type="dxa"/>
          </w:tcPr>
          <w:p w14:paraId="498C4373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25046773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 xml:space="preserve">Enema/colon </w:t>
            </w:r>
            <w:proofErr w:type="spellStart"/>
            <w:r w:rsidRPr="00420D2B">
              <w:rPr>
                <w:rFonts w:ascii="Book Antiqua" w:hAnsi="Book Antiqua"/>
              </w:rPr>
              <w:t>idrotherapy</w:t>
            </w:r>
            <w:proofErr w:type="spellEnd"/>
          </w:p>
        </w:tc>
      </w:tr>
      <w:tr w:rsidR="0094029B" w:rsidRPr="00420D2B" w14:paraId="0A0A813C" w14:textId="77777777" w:rsidTr="00BF243E">
        <w:tc>
          <w:tcPr>
            <w:tcW w:w="4789" w:type="dxa"/>
          </w:tcPr>
          <w:p w14:paraId="1165F07A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0EC72CB3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Barium studies</w:t>
            </w:r>
          </w:p>
        </w:tc>
      </w:tr>
      <w:tr w:rsidR="0094029B" w:rsidRPr="00420D2B" w14:paraId="22983CAD" w14:textId="77777777" w:rsidTr="00BF243E">
        <w:tc>
          <w:tcPr>
            <w:tcW w:w="4789" w:type="dxa"/>
          </w:tcPr>
          <w:p w14:paraId="500C82BC" w14:textId="3848C2A6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Connective tissue disease/neurological</w:t>
            </w:r>
            <w:r w:rsidRPr="00420D2B">
              <w:rPr>
                <w:rFonts w:ascii="Book Antiqua" w:hAnsi="Book Antiqua"/>
              </w:rPr>
              <w:fldChar w:fldCharType="begin">
                <w:fldData xml:space="preserve">PEVuZE5vdGU+PENpdGU+PEF1dGhvcj5DaGFuZzwvQXV0aG9yPjxZZWFyPjIwMTU8L1llYXI+PFJl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</w:fldData>
              </w:fldChar>
            </w:r>
            <w:r w:rsidRPr="00420D2B">
              <w:rPr>
                <w:rFonts w:ascii="Book Antiqua" w:hAnsi="Book Antiqua"/>
              </w:rPr>
              <w:instrText xml:space="preserve"> ADDIN EN.CITE </w:instrText>
            </w:r>
            <w:r w:rsidRPr="00420D2B">
              <w:rPr>
                <w:rFonts w:ascii="Book Antiqua" w:hAnsi="Book Antiqua"/>
              </w:rPr>
              <w:fldChar w:fldCharType="begin">
                <w:fldData xml:space="preserve">PEVuZE5vdGU+PENpdGU+PEF1dGhvcj5DaGFuZzwvQXV0aG9yPjxZZWFyPjIwMTU8L1llYXI+PFJl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</w:fldData>
              </w:fldChar>
            </w:r>
            <w:r w:rsidRPr="00420D2B">
              <w:rPr>
                <w:rFonts w:ascii="Book Antiqua" w:hAnsi="Book Antiqua"/>
              </w:rPr>
              <w:instrText xml:space="preserve"> ADDIN EN.CITE.DATA </w:instrText>
            </w:r>
            <w:r w:rsidRPr="00420D2B">
              <w:rPr>
                <w:rFonts w:ascii="Book Antiqua" w:hAnsi="Book Antiqua"/>
              </w:rPr>
            </w:r>
            <w:r w:rsidRPr="00420D2B">
              <w:rPr>
                <w:rFonts w:ascii="Book Antiqua" w:hAnsi="Book Antiqua"/>
              </w:rPr>
              <w:fldChar w:fldCharType="end"/>
            </w:r>
            <w:r w:rsidRPr="00420D2B">
              <w:rPr>
                <w:rFonts w:ascii="Book Antiqua" w:hAnsi="Book Antiqua"/>
              </w:rPr>
            </w:r>
            <w:r w:rsidRPr="00420D2B">
              <w:rPr>
                <w:rFonts w:ascii="Book Antiqua" w:hAnsi="Book Antiqua"/>
              </w:rPr>
              <w:fldChar w:fldCharType="separate"/>
            </w:r>
            <w:r w:rsidRPr="00420D2B">
              <w:rPr>
                <w:rFonts w:ascii="Book Antiqua" w:hAnsi="Book Antiqua"/>
                <w:noProof/>
                <w:vertAlign w:val="superscript"/>
              </w:rPr>
              <w:t>[82,83]</w:t>
            </w:r>
            <w:r w:rsidRPr="00420D2B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87" w:type="dxa"/>
          </w:tcPr>
          <w:p w14:paraId="0B003905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Scleroderma</w:t>
            </w:r>
          </w:p>
        </w:tc>
      </w:tr>
      <w:tr w:rsidR="0094029B" w:rsidRPr="00420D2B" w14:paraId="1D86D438" w14:textId="77777777" w:rsidTr="00BF243E">
        <w:tc>
          <w:tcPr>
            <w:tcW w:w="4789" w:type="dxa"/>
          </w:tcPr>
          <w:p w14:paraId="455C73BE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06D11106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Multiple sclerosis</w:t>
            </w:r>
          </w:p>
        </w:tc>
      </w:tr>
      <w:tr w:rsidR="0094029B" w:rsidRPr="00420D2B" w14:paraId="266F1196" w14:textId="77777777" w:rsidTr="00BF243E">
        <w:tc>
          <w:tcPr>
            <w:tcW w:w="4789" w:type="dxa"/>
          </w:tcPr>
          <w:p w14:paraId="5888354B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7C716CFD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Hirschsprung disease</w:t>
            </w:r>
          </w:p>
        </w:tc>
      </w:tr>
      <w:tr w:rsidR="0094029B" w:rsidRPr="00420D2B" w14:paraId="189F3480" w14:textId="77777777" w:rsidTr="00BF243E">
        <w:tc>
          <w:tcPr>
            <w:tcW w:w="4789" w:type="dxa"/>
          </w:tcPr>
          <w:p w14:paraId="0E025BB8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0B856C7A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Quadriplegia</w:t>
            </w:r>
          </w:p>
        </w:tc>
      </w:tr>
      <w:tr w:rsidR="0094029B" w:rsidRPr="00420D2B" w14:paraId="30E6E9AA" w14:textId="77777777" w:rsidTr="00BF243E">
        <w:tc>
          <w:tcPr>
            <w:tcW w:w="4789" w:type="dxa"/>
          </w:tcPr>
          <w:p w14:paraId="2EADE479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6022C4DB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Amyloidosis</w:t>
            </w:r>
          </w:p>
        </w:tc>
      </w:tr>
      <w:tr w:rsidR="0094029B" w:rsidRPr="00420D2B" w14:paraId="5620345F" w14:textId="77777777" w:rsidTr="00BF243E">
        <w:tc>
          <w:tcPr>
            <w:tcW w:w="4789" w:type="dxa"/>
          </w:tcPr>
          <w:p w14:paraId="259EEC03" w14:textId="5A6025E8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Other conditions</w:t>
            </w:r>
            <w:r w:rsidRPr="00420D2B">
              <w:rPr>
                <w:rFonts w:ascii="Book Antiqua" w:hAnsi="Book Antiqua"/>
              </w:rPr>
              <w:fldChar w:fldCharType="begin">
                <w:fldData xml:space="preserve">PEVuZE5vdGU+PENpdGU+PEF1dGhvcj5CdXJrZXR0PC9BdXRob3I+PFllYXI+MjAyMjwvWWVhcj48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=
</w:fldData>
              </w:fldChar>
            </w:r>
            <w:r w:rsidRPr="00420D2B">
              <w:rPr>
                <w:rFonts w:ascii="Book Antiqua" w:hAnsi="Book Antiqua"/>
              </w:rPr>
              <w:instrText xml:space="preserve"> ADDIN EN.CITE </w:instrText>
            </w:r>
            <w:r w:rsidRPr="00420D2B">
              <w:rPr>
                <w:rFonts w:ascii="Book Antiqua" w:hAnsi="Book Antiqua"/>
              </w:rPr>
              <w:fldChar w:fldCharType="begin">
                <w:fldData xml:space="preserve">PEVuZE5vdGU+PENpdGU+PEF1dGhvcj5CdXJrZXR0PC9BdXRob3I+PFllYXI+MjAyMjwvWWVhcj48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=
</w:fldData>
              </w:fldChar>
            </w:r>
            <w:r w:rsidRPr="00420D2B">
              <w:rPr>
                <w:rFonts w:ascii="Book Antiqua" w:hAnsi="Book Antiqua"/>
              </w:rPr>
              <w:instrText xml:space="preserve"> ADDIN EN.CITE.DATA </w:instrText>
            </w:r>
            <w:r w:rsidRPr="00420D2B">
              <w:rPr>
                <w:rFonts w:ascii="Book Antiqua" w:hAnsi="Book Antiqua"/>
              </w:rPr>
            </w:r>
            <w:r w:rsidRPr="00420D2B">
              <w:rPr>
                <w:rFonts w:ascii="Book Antiqua" w:hAnsi="Book Antiqua"/>
              </w:rPr>
              <w:fldChar w:fldCharType="end"/>
            </w:r>
            <w:r w:rsidRPr="00420D2B">
              <w:rPr>
                <w:rFonts w:ascii="Book Antiqua" w:hAnsi="Book Antiqua"/>
              </w:rPr>
            </w:r>
            <w:r w:rsidRPr="00420D2B">
              <w:rPr>
                <w:rFonts w:ascii="Book Antiqua" w:hAnsi="Book Antiqua"/>
              </w:rPr>
              <w:fldChar w:fldCharType="separate"/>
            </w:r>
            <w:r w:rsidRPr="00420D2B">
              <w:rPr>
                <w:rFonts w:ascii="Book Antiqua" w:hAnsi="Book Antiqua"/>
                <w:noProof/>
                <w:vertAlign w:val="superscript"/>
              </w:rPr>
              <w:t>[17,84]</w:t>
            </w:r>
            <w:r w:rsidRPr="00420D2B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87" w:type="dxa"/>
          </w:tcPr>
          <w:p w14:paraId="5CD0ECFB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Hemodialysis</w:t>
            </w:r>
          </w:p>
        </w:tc>
      </w:tr>
      <w:tr w:rsidR="0094029B" w:rsidRPr="00420D2B" w14:paraId="3DFA8E5E" w14:textId="77777777" w:rsidTr="00BF243E">
        <w:tc>
          <w:tcPr>
            <w:tcW w:w="4789" w:type="dxa"/>
          </w:tcPr>
          <w:p w14:paraId="2C85FC86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2B357C9E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Pseudo-obstruction</w:t>
            </w:r>
          </w:p>
        </w:tc>
      </w:tr>
      <w:tr w:rsidR="0094029B" w:rsidRPr="00420D2B" w14:paraId="3000669D" w14:textId="77777777" w:rsidTr="00BF243E">
        <w:tc>
          <w:tcPr>
            <w:tcW w:w="4789" w:type="dxa"/>
          </w:tcPr>
          <w:p w14:paraId="5034853D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09E84DE1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Whipple disease</w:t>
            </w:r>
          </w:p>
        </w:tc>
      </w:tr>
      <w:tr w:rsidR="0094029B" w:rsidRPr="00420D2B" w14:paraId="2B592F2A" w14:textId="77777777" w:rsidTr="00BF243E">
        <w:tc>
          <w:tcPr>
            <w:tcW w:w="4789" w:type="dxa"/>
          </w:tcPr>
          <w:p w14:paraId="1A6D5F84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70F6138E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Cytomegalovirus infection</w:t>
            </w:r>
          </w:p>
        </w:tc>
      </w:tr>
      <w:tr w:rsidR="0094029B" w:rsidRPr="00420D2B" w14:paraId="7474868E" w14:textId="77777777" w:rsidTr="00BF243E">
        <w:tc>
          <w:tcPr>
            <w:tcW w:w="4789" w:type="dxa"/>
          </w:tcPr>
          <w:p w14:paraId="17732C69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87" w:type="dxa"/>
          </w:tcPr>
          <w:p w14:paraId="387B7CEE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COVID-19 infection</w:t>
            </w:r>
          </w:p>
        </w:tc>
      </w:tr>
    </w:tbl>
    <w:p w14:paraId="355AFC75" w14:textId="4FBEBB37" w:rsidR="0094029B" w:rsidRPr="00420D2B" w:rsidRDefault="00C95C4D" w:rsidP="00420D2B">
      <w:pPr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hAnsi="Book Antiqua"/>
        </w:rPr>
        <w:t>COVID-19</w:t>
      </w:r>
      <w:r w:rsidR="00D217F5" w:rsidRPr="00420D2B">
        <w:rPr>
          <w:rFonts w:ascii="Book Antiqua" w:hAnsi="Book Antiqua"/>
        </w:rPr>
        <w:t>: Corona Virus Infectious Disease-2019.</w:t>
      </w:r>
    </w:p>
    <w:p w14:paraId="7E93EC8B" w14:textId="77777777" w:rsidR="0094029B" w:rsidRPr="00420D2B" w:rsidRDefault="0094029B" w:rsidP="00420D2B">
      <w:pPr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hAnsi="Book Antiqua"/>
        </w:rPr>
        <w:br w:type="page"/>
      </w:r>
    </w:p>
    <w:p w14:paraId="0F76D5DC" w14:textId="374B3B5D" w:rsidR="00C13CDD" w:rsidRPr="00420D2B" w:rsidRDefault="00C13CDD" w:rsidP="00420D2B">
      <w:pPr>
        <w:snapToGrid w:val="0"/>
        <w:spacing w:line="360" w:lineRule="auto"/>
        <w:jc w:val="both"/>
        <w:rPr>
          <w:rFonts w:ascii="Book Antiqua" w:eastAsia="BookAntiqua" w:hAnsi="Book Antiqua" w:cs="BookAntiqua"/>
          <w:b/>
          <w:bCs/>
        </w:rPr>
      </w:pPr>
      <w:r w:rsidRPr="00420D2B">
        <w:rPr>
          <w:rFonts w:ascii="Book Antiqua" w:eastAsia="BookAntiqua" w:hAnsi="Book Antiqua" w:cs="BookAntiqua"/>
          <w:b/>
          <w:bCs/>
        </w:rPr>
        <w:lastRenderedPageBreak/>
        <w:t xml:space="preserve">Table 2 Clinical studies in patients with </w:t>
      </w:r>
      <w:r w:rsidR="00D217F5" w:rsidRPr="00420D2B">
        <w:rPr>
          <w:rFonts w:ascii="Book Antiqua" w:eastAsia="BookAntiqua" w:hAnsi="Book Antiqua" w:cs="BookAntiqua"/>
          <w:b/>
          <w:bCs/>
        </w:rPr>
        <w:t>pneumatosis intestinalis</w:t>
      </w:r>
    </w:p>
    <w:tbl>
      <w:tblPr>
        <w:tblW w:w="5000" w:type="pct"/>
        <w:tblBorders>
          <w:top w:val="single" w:sz="8" w:space="0" w:color="666666"/>
          <w:bottom w:val="single" w:sz="8" w:space="0" w:color="666666"/>
        </w:tblBorders>
        <w:tblLook w:val="0600" w:firstRow="0" w:lastRow="0" w:firstColumn="0" w:lastColumn="0" w:noHBand="1" w:noVBand="1"/>
      </w:tblPr>
      <w:tblGrid>
        <w:gridCol w:w="1394"/>
        <w:gridCol w:w="1671"/>
        <w:gridCol w:w="1739"/>
        <w:gridCol w:w="4556"/>
      </w:tblGrid>
      <w:tr w:rsidR="0094029B" w:rsidRPr="00420D2B" w14:paraId="30F479DF" w14:textId="77777777" w:rsidTr="005252CE">
        <w:trPr>
          <w:trHeight w:val="257"/>
        </w:trPr>
        <w:tc>
          <w:tcPr>
            <w:tcW w:w="751" w:type="pct"/>
            <w:tcBorders>
              <w:top w:val="single" w:sz="8" w:space="0" w:color="666666"/>
              <w:bottom w:val="single" w:sz="8" w:space="0" w:color="666666"/>
            </w:tcBorders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FFBABE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420D2B">
              <w:rPr>
                <w:rFonts w:ascii="Book Antiqua" w:hAnsi="Book Antiqua"/>
                <w:b/>
              </w:rPr>
              <w:t>Author</w:t>
            </w:r>
          </w:p>
        </w:tc>
        <w:tc>
          <w:tcPr>
            <w:tcW w:w="899" w:type="pct"/>
            <w:tcBorders>
              <w:top w:val="single" w:sz="8" w:space="0" w:color="666666"/>
              <w:bottom w:val="single" w:sz="8" w:space="0" w:color="666666"/>
            </w:tcBorders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4ABDE32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420D2B">
              <w:rPr>
                <w:rFonts w:ascii="Book Antiqua" w:hAnsi="Book Antiqua"/>
                <w:b/>
              </w:rPr>
              <w:t>Type of study</w:t>
            </w:r>
          </w:p>
        </w:tc>
        <w:tc>
          <w:tcPr>
            <w:tcW w:w="910" w:type="pct"/>
            <w:tcBorders>
              <w:top w:val="single" w:sz="8" w:space="0" w:color="666666"/>
              <w:bottom w:val="single" w:sz="8" w:space="0" w:color="666666"/>
            </w:tcBorders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77EF77" w14:textId="5C3121C5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420D2B">
              <w:rPr>
                <w:rFonts w:ascii="Book Antiqua" w:hAnsi="Book Antiqua"/>
                <w:b/>
              </w:rPr>
              <w:t xml:space="preserve">Patients, </w:t>
            </w:r>
            <w:r w:rsidRPr="00420D2B">
              <w:rPr>
                <w:rFonts w:ascii="Book Antiqua" w:hAnsi="Book Antiqua"/>
                <w:b/>
                <w:i/>
                <w:iCs/>
              </w:rPr>
              <w:t>n</w:t>
            </w:r>
          </w:p>
        </w:tc>
        <w:tc>
          <w:tcPr>
            <w:tcW w:w="2440" w:type="pct"/>
            <w:tcBorders>
              <w:top w:val="single" w:sz="8" w:space="0" w:color="666666"/>
              <w:bottom w:val="single" w:sz="8" w:space="0" w:color="666666"/>
            </w:tcBorders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2A9720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420D2B">
              <w:rPr>
                <w:rFonts w:ascii="Book Antiqua" w:hAnsi="Book Antiqua"/>
                <w:b/>
              </w:rPr>
              <w:t>Results</w:t>
            </w:r>
          </w:p>
        </w:tc>
      </w:tr>
      <w:tr w:rsidR="0094029B" w:rsidRPr="00420D2B" w14:paraId="62C94767" w14:textId="77777777" w:rsidTr="005252CE">
        <w:trPr>
          <w:trHeight w:val="1378"/>
        </w:trPr>
        <w:tc>
          <w:tcPr>
            <w:tcW w:w="751" w:type="pct"/>
            <w:tcBorders>
              <w:top w:val="single" w:sz="8" w:space="0" w:color="666666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F43249" w14:textId="63E96B3D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  <w:bCs/>
              </w:rPr>
            </w:pPr>
            <w:proofErr w:type="spellStart"/>
            <w:r w:rsidRPr="00420D2B">
              <w:rPr>
                <w:rFonts w:ascii="Book Antiqua" w:hAnsi="Book Antiqua"/>
                <w:bCs/>
              </w:rPr>
              <w:t>Ferrada</w:t>
            </w:r>
            <w:proofErr w:type="spellEnd"/>
            <w:r w:rsidRPr="00420D2B">
              <w:rPr>
                <w:rFonts w:ascii="Book Antiqua" w:hAnsi="Book Antiqua"/>
                <w:bCs/>
              </w:rPr>
              <w:t xml:space="preserve"> </w:t>
            </w:r>
            <w:r w:rsidRPr="00420D2B">
              <w:rPr>
                <w:rFonts w:ascii="Book Antiqua" w:hAnsi="Book Antiqua"/>
                <w:bCs/>
                <w:i/>
                <w:iCs/>
              </w:rPr>
              <w:t>et al</w:t>
            </w:r>
            <w:r w:rsidRPr="00420D2B">
              <w:rPr>
                <w:rFonts w:ascii="Book Antiqua" w:hAnsi="Book Antiqua"/>
                <w:bCs/>
              </w:rPr>
              <w:fldChar w:fldCharType="begin">
                <w:fldData xml:space="preserve">PEVuZE5vdGU+PENpdGU+PEF1dGhvcj5GZXJyYWRhPC9BdXRob3I+PFllYXI+MjAxNzwvWWVhcj48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</w:fldData>
              </w:fldChar>
            </w:r>
            <w:r w:rsidRPr="00420D2B">
              <w:rPr>
                <w:rFonts w:ascii="Book Antiqua" w:hAnsi="Book Antiqua"/>
                <w:bCs/>
              </w:rPr>
              <w:instrText xml:space="preserve"> ADDIN EN.CITE </w:instrText>
            </w:r>
            <w:r w:rsidRPr="00420D2B">
              <w:rPr>
                <w:rFonts w:ascii="Book Antiqua" w:hAnsi="Book Antiqua"/>
                <w:bCs/>
              </w:rPr>
              <w:fldChar w:fldCharType="begin">
                <w:fldData xml:space="preserve">PEVuZE5vdGU+PENpdGU+PEF1dGhvcj5GZXJyYWRhPC9BdXRob3I+PFllYXI+MjAxNzwvWWVhcj48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</w:fldData>
              </w:fldChar>
            </w:r>
            <w:r w:rsidRPr="00420D2B">
              <w:rPr>
                <w:rFonts w:ascii="Book Antiqua" w:hAnsi="Book Antiqua"/>
                <w:bCs/>
              </w:rPr>
              <w:instrText xml:space="preserve"> ADDIN EN.CITE.DATA </w:instrText>
            </w:r>
            <w:r w:rsidRPr="00420D2B">
              <w:rPr>
                <w:rFonts w:ascii="Book Antiqua" w:hAnsi="Book Antiqua"/>
                <w:bCs/>
              </w:rPr>
            </w:r>
            <w:r w:rsidRPr="00420D2B">
              <w:rPr>
                <w:rFonts w:ascii="Book Antiqua" w:hAnsi="Book Antiqua"/>
                <w:bCs/>
              </w:rPr>
              <w:fldChar w:fldCharType="end"/>
            </w:r>
            <w:r w:rsidRPr="00420D2B">
              <w:rPr>
                <w:rFonts w:ascii="Book Antiqua" w:hAnsi="Book Antiqua"/>
                <w:bCs/>
              </w:rPr>
            </w:r>
            <w:r w:rsidRPr="00420D2B">
              <w:rPr>
                <w:rFonts w:ascii="Book Antiqua" w:hAnsi="Book Antiqua"/>
                <w:bCs/>
              </w:rPr>
              <w:fldChar w:fldCharType="separate"/>
            </w:r>
            <w:r w:rsidRPr="00420D2B">
              <w:rPr>
                <w:rFonts w:ascii="Book Antiqua" w:hAnsi="Book Antiqua"/>
                <w:bCs/>
                <w:noProof/>
                <w:vertAlign w:val="superscript"/>
              </w:rPr>
              <w:t>[39]</w:t>
            </w:r>
            <w:r w:rsidRPr="00420D2B">
              <w:rPr>
                <w:rFonts w:ascii="Book Antiqua" w:hAnsi="Book Antiqua"/>
                <w:bCs/>
              </w:rPr>
              <w:fldChar w:fldCharType="end"/>
            </w:r>
          </w:p>
        </w:tc>
        <w:tc>
          <w:tcPr>
            <w:tcW w:w="899" w:type="pct"/>
            <w:tcBorders>
              <w:top w:val="single" w:sz="8" w:space="0" w:color="666666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C39DEEF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Prospective Multicenter</w:t>
            </w:r>
          </w:p>
        </w:tc>
        <w:tc>
          <w:tcPr>
            <w:tcW w:w="910" w:type="pct"/>
            <w:tcBorders>
              <w:top w:val="single" w:sz="8" w:space="0" w:color="666666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2A2415" w14:textId="31D0876B" w:rsidR="0094029B" w:rsidRPr="00420D2B" w:rsidRDefault="008B3578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8B3578">
              <w:rPr>
                <w:rFonts w:ascii="Book Antiqua" w:hAnsi="Book Antiqua"/>
              </w:rPr>
              <w:t>One hundred twenty-seven</w:t>
            </w:r>
            <w:r w:rsidR="0094029B" w:rsidRPr="00420D2B">
              <w:rPr>
                <w:rFonts w:ascii="Book Antiqua" w:hAnsi="Book Antiqua"/>
              </w:rPr>
              <w:t xml:space="preserve"> patients with PI at CT scan</w:t>
            </w:r>
          </w:p>
        </w:tc>
        <w:tc>
          <w:tcPr>
            <w:tcW w:w="2440" w:type="pct"/>
            <w:tcBorders>
              <w:top w:val="single" w:sz="8" w:space="0" w:color="666666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B70861" w14:textId="48E027E2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 xml:space="preserve">Mortality in the pathologic PI group </w:t>
            </w:r>
            <w:r w:rsidRPr="00420D2B">
              <w:rPr>
                <w:rFonts w:ascii="Book Antiqua" w:hAnsi="Book Antiqua"/>
                <w:i/>
                <w:iCs/>
              </w:rPr>
              <w:t>vs</w:t>
            </w:r>
            <w:r w:rsidRPr="00420D2B">
              <w:rPr>
                <w:rFonts w:ascii="Book Antiqua" w:hAnsi="Book Antiqua"/>
              </w:rPr>
              <w:t xml:space="preserve"> benign PI group: 34% </w:t>
            </w:r>
            <w:r w:rsidRPr="00420D2B">
              <w:rPr>
                <w:rFonts w:ascii="Book Antiqua" w:hAnsi="Book Antiqua"/>
                <w:i/>
                <w:iCs/>
              </w:rPr>
              <w:t>vs</w:t>
            </w:r>
            <w:r w:rsidRPr="00420D2B">
              <w:rPr>
                <w:rFonts w:ascii="Book Antiqua" w:hAnsi="Book Antiqua"/>
              </w:rPr>
              <w:t xml:space="preserve"> 13.9%. Patients with pathologic PI had hemodynamic instability, sepsis, peritonitis. The radiographic location is significant: </w:t>
            </w:r>
            <w:proofErr w:type="gramStart"/>
            <w:r w:rsidR="005252CE" w:rsidRPr="00420D2B">
              <w:rPr>
                <w:rFonts w:ascii="Book Antiqua" w:hAnsi="Book Antiqua"/>
              </w:rPr>
              <w:t>S</w:t>
            </w:r>
            <w:r w:rsidRPr="00420D2B">
              <w:rPr>
                <w:rFonts w:ascii="Book Antiqua" w:hAnsi="Book Antiqua"/>
              </w:rPr>
              <w:t>mall</w:t>
            </w:r>
            <w:proofErr w:type="gramEnd"/>
            <w:r w:rsidRPr="00420D2B">
              <w:rPr>
                <w:rFonts w:ascii="Book Antiqua" w:hAnsi="Book Antiqua"/>
              </w:rPr>
              <w:t xml:space="preserve"> bowel has a higher incidence of transmural ischemia than colon. Hepatic portal venous gas is suggestive for pathologic PI</w:t>
            </w:r>
          </w:p>
        </w:tc>
      </w:tr>
      <w:tr w:rsidR="0094029B" w:rsidRPr="00420D2B" w14:paraId="64DE581A" w14:textId="77777777" w:rsidTr="005252CE">
        <w:trPr>
          <w:trHeight w:val="1324"/>
        </w:trPr>
        <w:tc>
          <w:tcPr>
            <w:tcW w:w="751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EC53646" w14:textId="3EFE8F02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  <w:bCs/>
              </w:rPr>
            </w:pPr>
            <w:proofErr w:type="spellStart"/>
            <w:r w:rsidRPr="00420D2B">
              <w:rPr>
                <w:rFonts w:ascii="Book Antiqua" w:hAnsi="Book Antiqua"/>
                <w:bCs/>
                <w:lang w:val="it-IT"/>
              </w:rPr>
              <w:t>Treyaud</w:t>
            </w:r>
            <w:proofErr w:type="spellEnd"/>
            <w:r w:rsidRPr="00420D2B">
              <w:rPr>
                <w:rFonts w:ascii="Book Antiqua" w:hAnsi="Book Antiqua"/>
                <w:bCs/>
                <w:lang w:val="it-IT"/>
              </w:rPr>
              <w:t xml:space="preserve"> </w:t>
            </w:r>
            <w:r w:rsidRPr="00420D2B">
              <w:rPr>
                <w:rFonts w:ascii="Book Antiqua" w:hAnsi="Book Antiqua"/>
                <w:bCs/>
                <w:i/>
                <w:iCs/>
                <w:lang w:val="it-IT"/>
              </w:rPr>
              <w:t>et al</w:t>
            </w:r>
            <w:r w:rsidRPr="00420D2B">
              <w:rPr>
                <w:rFonts w:ascii="Book Antiqua" w:hAnsi="Book Antiqua"/>
                <w:bCs/>
              </w:rPr>
              <w:fldChar w:fldCharType="begin">
                <w:fldData xml:space="preserve">PEVuZE5vdGU+PENpdGU+PEF1dGhvcj5UcmV5YXVkPC9BdXRob3I+PFllYXI+MjAxNzwvWWVhcj48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</w:fldData>
              </w:fldChar>
            </w:r>
            <w:r w:rsidRPr="00420D2B">
              <w:rPr>
                <w:rFonts w:ascii="Book Antiqua" w:hAnsi="Book Antiqua"/>
                <w:bCs/>
              </w:rPr>
              <w:instrText xml:space="preserve"> ADDIN EN.CITE </w:instrText>
            </w:r>
            <w:r w:rsidRPr="00420D2B">
              <w:rPr>
                <w:rFonts w:ascii="Book Antiqua" w:hAnsi="Book Antiqua"/>
                <w:bCs/>
              </w:rPr>
              <w:fldChar w:fldCharType="begin">
                <w:fldData xml:space="preserve">PEVuZE5vdGU+PENpdGU+PEF1dGhvcj5UcmV5YXVkPC9BdXRob3I+PFllYXI+MjAxNzwvWWVhcj48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</w:fldData>
              </w:fldChar>
            </w:r>
            <w:r w:rsidRPr="00420D2B">
              <w:rPr>
                <w:rFonts w:ascii="Book Antiqua" w:hAnsi="Book Antiqua"/>
                <w:bCs/>
              </w:rPr>
              <w:instrText xml:space="preserve"> ADDIN EN.CITE.DATA </w:instrText>
            </w:r>
            <w:r w:rsidRPr="00420D2B">
              <w:rPr>
                <w:rFonts w:ascii="Book Antiqua" w:hAnsi="Book Antiqua"/>
                <w:bCs/>
              </w:rPr>
            </w:r>
            <w:r w:rsidRPr="00420D2B">
              <w:rPr>
                <w:rFonts w:ascii="Book Antiqua" w:hAnsi="Book Antiqua"/>
                <w:bCs/>
              </w:rPr>
              <w:fldChar w:fldCharType="end"/>
            </w:r>
            <w:r w:rsidRPr="00420D2B">
              <w:rPr>
                <w:rFonts w:ascii="Book Antiqua" w:hAnsi="Book Antiqua"/>
                <w:bCs/>
              </w:rPr>
            </w:r>
            <w:r w:rsidRPr="00420D2B">
              <w:rPr>
                <w:rFonts w:ascii="Book Antiqua" w:hAnsi="Book Antiqua"/>
                <w:bCs/>
              </w:rPr>
              <w:fldChar w:fldCharType="separate"/>
            </w:r>
            <w:r w:rsidRPr="00420D2B">
              <w:rPr>
                <w:rFonts w:ascii="Book Antiqua" w:hAnsi="Book Antiqua"/>
                <w:bCs/>
                <w:noProof/>
                <w:vertAlign w:val="superscript"/>
              </w:rPr>
              <w:t>[43]</w:t>
            </w:r>
            <w:r w:rsidRPr="00420D2B">
              <w:rPr>
                <w:rFonts w:ascii="Book Antiqua" w:hAnsi="Book Antiqua"/>
                <w:bCs/>
              </w:rPr>
              <w:fldChar w:fldCharType="end"/>
            </w:r>
          </w:p>
        </w:tc>
        <w:tc>
          <w:tcPr>
            <w:tcW w:w="899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BFFEEF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Retrospective Monocenter</w:t>
            </w:r>
          </w:p>
        </w:tc>
        <w:tc>
          <w:tcPr>
            <w:tcW w:w="910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A3F90E" w14:textId="14427C50" w:rsidR="0094029B" w:rsidRPr="00420D2B" w:rsidRDefault="008B3578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8B3578">
              <w:rPr>
                <w:rFonts w:ascii="Book Antiqua" w:hAnsi="Book Antiqua"/>
              </w:rPr>
              <w:t>One hundred eighty-seven</w:t>
            </w:r>
            <w:r w:rsidRPr="00420D2B">
              <w:rPr>
                <w:rFonts w:ascii="Book Antiqua" w:hAnsi="Book Antiqua"/>
              </w:rPr>
              <w:t xml:space="preserve"> patients with pi at CT s</w:t>
            </w:r>
            <w:r w:rsidR="0094029B" w:rsidRPr="00420D2B">
              <w:rPr>
                <w:rFonts w:ascii="Book Antiqua" w:hAnsi="Book Antiqua"/>
              </w:rPr>
              <w:t>can</w:t>
            </w:r>
          </w:p>
        </w:tc>
        <w:tc>
          <w:tcPr>
            <w:tcW w:w="2440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966CF2" w14:textId="36CBE00A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Location of PI nor the length of intestinal involvement correlate significantly with ischemia. The radiologic features that correlate with ischemia are PMP (</w:t>
            </w:r>
            <w:r w:rsidRPr="00420D2B">
              <w:rPr>
                <w:rFonts w:ascii="Book Antiqua" w:hAnsi="Book Antiqua"/>
                <w:i/>
                <w:iCs/>
              </w:rPr>
              <w:t>P</w:t>
            </w:r>
            <w:r w:rsidRPr="00420D2B">
              <w:rPr>
                <w:rFonts w:ascii="Book Antiqua" w:hAnsi="Book Antiqua"/>
              </w:rPr>
              <w:t xml:space="preserve"> =0.009) and the decreased mural contrast-enhancement (</w:t>
            </w:r>
            <w:r w:rsidRPr="00420D2B">
              <w:rPr>
                <w:rFonts w:ascii="Book Antiqua" w:hAnsi="Book Antiqua"/>
                <w:i/>
                <w:iCs/>
              </w:rPr>
              <w:t>P</w:t>
            </w:r>
            <w:r w:rsidRPr="00420D2B">
              <w:rPr>
                <w:rFonts w:ascii="Book Antiqua" w:hAnsi="Book Antiqua"/>
              </w:rPr>
              <w:t xml:space="preserve"> &lt;</w:t>
            </w:r>
            <w:r w:rsidR="00F461C9" w:rsidRPr="00420D2B">
              <w:rPr>
                <w:rFonts w:ascii="Book Antiqua" w:hAnsi="Book Antiqua"/>
              </w:rPr>
              <w:t xml:space="preserve"> </w:t>
            </w:r>
            <w:r w:rsidRPr="00420D2B">
              <w:rPr>
                <w:rFonts w:ascii="Book Antiqua" w:hAnsi="Book Antiqua"/>
              </w:rPr>
              <w:t>0.001). Among the laboratory tests, only WBC (&gt; 12.000/mmc) correlates with bowel ischemia (</w:t>
            </w:r>
            <w:r w:rsidRPr="00420D2B">
              <w:rPr>
                <w:rFonts w:ascii="Book Antiqua" w:hAnsi="Book Antiqua"/>
                <w:i/>
                <w:iCs/>
              </w:rPr>
              <w:t>P</w:t>
            </w:r>
            <w:r w:rsidRPr="00420D2B">
              <w:rPr>
                <w:rFonts w:ascii="Book Antiqua" w:hAnsi="Book Antiqua"/>
              </w:rPr>
              <w:t xml:space="preserve"> =0.03)</w:t>
            </w:r>
          </w:p>
        </w:tc>
      </w:tr>
      <w:tr w:rsidR="0094029B" w:rsidRPr="00420D2B" w14:paraId="5288C87B" w14:textId="77777777" w:rsidTr="005252CE">
        <w:trPr>
          <w:trHeight w:val="812"/>
        </w:trPr>
        <w:tc>
          <w:tcPr>
            <w:tcW w:w="751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0E6D5A1" w14:textId="18884653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  <w:bCs/>
              </w:rPr>
            </w:pPr>
            <w:r w:rsidRPr="00420D2B">
              <w:rPr>
                <w:rFonts w:ascii="Book Antiqua" w:hAnsi="Book Antiqua"/>
                <w:bCs/>
              </w:rPr>
              <w:t xml:space="preserve">Morris </w:t>
            </w:r>
            <w:r w:rsidRPr="00420D2B">
              <w:rPr>
                <w:rFonts w:ascii="Book Antiqua" w:hAnsi="Book Antiqua"/>
                <w:bCs/>
                <w:i/>
                <w:iCs/>
              </w:rPr>
              <w:t>et al</w:t>
            </w:r>
            <w:r w:rsidRPr="00420D2B">
              <w:rPr>
                <w:rFonts w:ascii="Book Antiqua" w:hAnsi="Book Antiqua"/>
                <w:bCs/>
              </w:rPr>
              <w:fldChar w:fldCharType="begin"/>
            </w:r>
            <w:r w:rsidRPr="00420D2B">
              <w:rPr>
                <w:rFonts w:ascii="Book Antiqua" w:hAnsi="Book Antiqua"/>
                <w:bCs/>
              </w:rPr>
              <w:instrText xml:space="preserve"> ADDIN EN.CITE &lt;EndNote&gt;&lt;Cite&gt;&lt;Author&gt;Morris&lt;/Author&gt;&lt;Year&gt;2008&lt;/Year&gt;&lt;RecNum&gt;991&lt;/RecNum&gt;&lt;DisplayText&gt;&lt;style face="superscript"&gt;[10]&lt;/style&gt;&lt;/DisplayText&gt;&lt;record&gt;&lt;rec-number&gt;991&lt;/rec-number&gt;&lt;foreign-keys&gt;&lt;key app="EN" db-id="tv50wr5dw92faqe95zupvxsostv92s05fx5a" timestamp="1670051035"&gt;991&lt;/key&gt;&lt;/foreign-keys&gt;&lt;ref-type name="Journal Article"&gt;17&lt;/ref-type&gt;&lt;contributors&gt;&lt;authors&gt;&lt;author&gt;Morris, M. S.&lt;/author&gt;&lt;author&gt;Gee, A. C.&lt;/author&gt;&lt;author&gt;Cho, S. D.&lt;/author&gt;&lt;author&gt;Limbaugh, K.&lt;/author&gt;&lt;author&gt;Underwood, S.&lt;/author&gt;&lt;author&gt;Ham, B.&lt;/author&gt;&lt;author&gt;Schreiber, M. A.&lt;/author&gt;&lt;/authors&gt;&lt;/contributors&gt;&lt;auth-address&gt;Department of Surgery, Oregon Health and Science University, Portland, OR, USA. morrisme@ohsu.edu&lt;/auth-address&gt;&lt;titles&gt;&lt;title&gt;Management and outcome of pneumatosis intestinalis&lt;/title&gt;&lt;secondary-title&gt;Am J Surg&lt;/secondary-title&gt;&lt;/titles&gt;&lt;periodical&gt;&lt;full-title&gt;Am J Surg&lt;/full-title&gt;&lt;/periodical&gt;&lt;pages&gt;679-82; discussion 682-3&lt;/pages&gt;&lt;volume&gt;195&lt;/volume&gt;&lt;number&gt;5&lt;/number&gt;&lt;keywords&gt;&lt;keyword&gt;Apache&lt;/keyword&gt;&lt;keyword&gt;Adult&lt;/keyword&gt;&lt;keyword&gt;Aged&lt;/keyword&gt;&lt;keyword&gt;Humans&lt;/keyword&gt;&lt;keyword&gt;Middle Aged&lt;/keyword&gt;&lt;keyword&gt;Pneumatosis Cystoides Intestinalis/diagnosis/*diagnostic imaging/*surgery&lt;/keyword&gt;&lt;keyword&gt;Portal Vein&lt;/keyword&gt;&lt;keyword&gt;Retrospective Studies&lt;/keyword&gt;&lt;keyword&gt;Tomography, X-Ray Computed&lt;/keyword&gt;&lt;keyword&gt;Treatment Outcome&lt;/keyword&gt;&lt;/keywords&gt;&lt;dates&gt;&lt;year&gt;2008&lt;/year&gt;&lt;pub-dates&gt;&lt;date&gt;May&lt;/date&gt;&lt;/pub-dates&gt;&lt;/dates&gt;&lt;isbn&gt;1879-1883 (Electronic)&amp;#xD;0002-9610 (Linking)&lt;/isbn&gt;&lt;accession-num&gt;18424288&lt;/accession-num&gt;&lt;urls&gt;&lt;related-urls&gt;&lt;url&gt;https://www.ncbi.nlm.nih.gov/pubmed/18424288&lt;/url&gt;&lt;/related-urls&gt;&lt;/urls&gt;&lt;electronic-resource-num&gt;10.1016/j.amjsurg.2008.01.011&lt;/electronic-resource-num&gt;&lt;remote-database-name&gt;Medline&lt;/remote-database-name&gt;&lt;remote-database-provider&gt;NLM&lt;/remote-database-provider&gt;&lt;/record&gt;&lt;/Cite&gt;&lt;/EndNote&gt;</w:instrText>
            </w:r>
            <w:r w:rsidRPr="00420D2B">
              <w:rPr>
                <w:rFonts w:ascii="Book Antiqua" w:hAnsi="Book Antiqua"/>
                <w:bCs/>
              </w:rPr>
              <w:fldChar w:fldCharType="separate"/>
            </w:r>
            <w:r w:rsidRPr="00420D2B">
              <w:rPr>
                <w:rFonts w:ascii="Book Antiqua" w:hAnsi="Book Antiqua"/>
                <w:bCs/>
                <w:noProof/>
                <w:vertAlign w:val="superscript"/>
              </w:rPr>
              <w:t>[10]</w:t>
            </w:r>
            <w:r w:rsidRPr="00420D2B">
              <w:rPr>
                <w:rFonts w:ascii="Book Antiqua" w:hAnsi="Book Antiqua"/>
                <w:bCs/>
              </w:rPr>
              <w:fldChar w:fldCharType="end"/>
            </w:r>
          </w:p>
        </w:tc>
        <w:tc>
          <w:tcPr>
            <w:tcW w:w="899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9E68D0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Retrospective Monocenter</w:t>
            </w:r>
          </w:p>
        </w:tc>
        <w:tc>
          <w:tcPr>
            <w:tcW w:w="910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227DFE9" w14:textId="1EABA7EF" w:rsidR="0094029B" w:rsidRPr="00420D2B" w:rsidRDefault="008B3578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8B3578">
              <w:rPr>
                <w:rFonts w:ascii="Book Antiqua" w:hAnsi="Book Antiqua"/>
              </w:rPr>
              <w:t>One hundred four</w:t>
            </w:r>
            <w:r w:rsidR="0094029B" w:rsidRPr="00420D2B">
              <w:rPr>
                <w:rFonts w:ascii="Book Antiqua" w:hAnsi="Book Antiqua"/>
              </w:rPr>
              <w:t xml:space="preserve"> patients with PI at CT scan</w:t>
            </w:r>
          </w:p>
        </w:tc>
        <w:tc>
          <w:tcPr>
            <w:tcW w:w="2440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EC5BA4D" w14:textId="4DE3CC68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Mortality rate: 22%; 52% of patients were treated conservatively, with a mortality rate of 6%. Mortality rate of patients with PMP was 43%. No difference found in laboratory values between groups</w:t>
            </w:r>
          </w:p>
        </w:tc>
      </w:tr>
      <w:tr w:rsidR="0094029B" w:rsidRPr="00420D2B" w14:paraId="2460282D" w14:textId="77777777" w:rsidTr="005252CE">
        <w:trPr>
          <w:trHeight w:val="1058"/>
        </w:trPr>
        <w:tc>
          <w:tcPr>
            <w:tcW w:w="751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47FEC79" w14:textId="06FFA5CC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  <w:bCs/>
              </w:rPr>
            </w:pPr>
            <w:proofErr w:type="spellStart"/>
            <w:r w:rsidRPr="00420D2B">
              <w:rPr>
                <w:rFonts w:ascii="Book Antiqua" w:hAnsi="Book Antiqua"/>
                <w:bCs/>
              </w:rPr>
              <w:lastRenderedPageBreak/>
              <w:t>Lassandro</w:t>
            </w:r>
            <w:proofErr w:type="spellEnd"/>
            <w:r w:rsidRPr="00420D2B">
              <w:rPr>
                <w:rFonts w:ascii="Book Antiqua" w:hAnsi="Book Antiqua"/>
                <w:bCs/>
              </w:rPr>
              <w:t xml:space="preserve"> </w:t>
            </w:r>
            <w:r w:rsidRPr="00420D2B">
              <w:rPr>
                <w:rFonts w:ascii="Book Antiqua" w:hAnsi="Book Antiqua"/>
                <w:bCs/>
                <w:i/>
                <w:iCs/>
              </w:rPr>
              <w:t>et al</w:t>
            </w:r>
            <w:r w:rsidRPr="00420D2B">
              <w:rPr>
                <w:rFonts w:ascii="Book Antiqua" w:hAnsi="Book Antiqua"/>
                <w:bCs/>
              </w:rPr>
              <w:fldChar w:fldCharType="begin"/>
            </w:r>
            <w:r w:rsidRPr="00420D2B">
              <w:rPr>
                <w:rFonts w:ascii="Book Antiqua" w:hAnsi="Book Antiqua"/>
                <w:bCs/>
              </w:rPr>
              <w:instrText xml:space="preserve"> ADDIN EN.CITE &lt;EndNote&gt;&lt;Cite&gt;&lt;Author&gt;Lassandro&lt;/Author&gt;&lt;Year&gt;2010&lt;/Year&gt;&lt;RecNum&gt;891&lt;/RecNum&gt;&lt;DisplayText&gt;&lt;style face="superscript"&gt;[49]&lt;/style&gt;&lt;/DisplayText&gt;&lt;record&gt;&lt;rec-number&gt;891&lt;/rec-number&gt;&lt;foreign-keys&gt;&lt;key app="EN" db-id="tv50wr5dw92faqe95zupvxsostv92s05fx5a" timestamp="1670051035"&gt;891&lt;/key&gt;&lt;/foreign-keys&gt;&lt;ref-type name="Journal Article"&gt;17&lt;/ref-type&gt;&lt;contributors&gt;&lt;authors&gt;&lt;author&gt;Lassandro, F.&lt;/author&gt;&lt;author&gt;Mangoni de Santo Stefano, M. L.&lt;/author&gt;&lt;author&gt;Porto, A. M.&lt;/author&gt;&lt;author&gt;Grassi, R.&lt;/author&gt;&lt;author&gt;Scaglione, M.&lt;/author&gt;&lt;author&gt;Rotondo, A.&lt;/author&gt;&lt;/authors&gt;&lt;/contributors&gt;&lt;auth-address&gt;Department of Radiology, Monaldi Hospital, Napoli, Italy.&lt;/auth-address&gt;&lt;titles&gt;&lt;title&gt;Intestinal pneumatosis in adults: diagnostic and prognostic value&lt;/title&gt;&lt;secondary-title&gt;Emerg Radiol&lt;/secondary-title&gt;&lt;/titles&gt;&lt;periodical&gt;&lt;full-title&gt;Emerg Radiol&lt;/full-title&gt;&lt;/periodical&gt;&lt;pages&gt;361-5&lt;/pages&gt;&lt;volume&gt;17&lt;/volume&gt;&lt;number&gt;5&lt;/number&gt;&lt;keywords&gt;&lt;keyword&gt;Adult&lt;/keyword&gt;&lt;keyword&gt;Aged&lt;/keyword&gt;&lt;keyword&gt;Aged, 80 and over&lt;/keyword&gt;&lt;keyword&gt;Female&lt;/keyword&gt;&lt;keyword&gt;Humans&lt;/keyword&gt;&lt;keyword&gt;Male&lt;/keyword&gt;&lt;keyword&gt;Middle Aged&lt;/keyword&gt;&lt;keyword&gt;Pneumatosis Cystoides Intestinalis/*diagnosis/diagnostic imaging/surgery&lt;/keyword&gt;&lt;keyword&gt;Prognosis&lt;/keyword&gt;&lt;keyword&gt;Retrospective Studies&lt;/keyword&gt;&lt;keyword&gt;Tomography, X-Ray Computed&lt;/keyword&gt;&lt;keyword&gt;Treatment Outcome&lt;/keyword&gt;&lt;/keywords&gt;&lt;dates&gt;&lt;year&gt;2010&lt;/year&gt;&lt;pub-dates&gt;&lt;date&gt;Sep&lt;/date&gt;&lt;/pub-dates&gt;&lt;/dates&gt;&lt;isbn&gt;1438-1435 (Electronic)&amp;#xD;1070-3004 (Linking)&lt;/isbn&gt;&lt;accession-num&gt;20393776&lt;/accession-num&gt;&lt;urls&gt;&lt;related-urls&gt;&lt;url&gt;https://www.ncbi.nlm.nih.gov/pubmed/20393776&lt;/url&gt;&lt;/related-urls&gt;&lt;/urls&gt;&lt;electronic-resource-num&gt;10.1007/s10140-010-0868-9&lt;/electronic-resource-num&gt;&lt;remote-database-name&gt;Medline&lt;/remote-database-name&gt;&lt;remote-database-provider&gt;NLM&lt;/remote-database-provider&gt;&lt;/record&gt;&lt;/Cite&gt;&lt;/EndNote&gt;</w:instrText>
            </w:r>
            <w:r w:rsidRPr="00420D2B">
              <w:rPr>
                <w:rFonts w:ascii="Book Antiqua" w:hAnsi="Book Antiqua"/>
                <w:bCs/>
              </w:rPr>
              <w:fldChar w:fldCharType="separate"/>
            </w:r>
            <w:r w:rsidRPr="00420D2B">
              <w:rPr>
                <w:rFonts w:ascii="Book Antiqua" w:hAnsi="Book Antiqua"/>
                <w:bCs/>
                <w:noProof/>
                <w:vertAlign w:val="superscript"/>
              </w:rPr>
              <w:t>[49]</w:t>
            </w:r>
            <w:r w:rsidRPr="00420D2B">
              <w:rPr>
                <w:rFonts w:ascii="Book Antiqua" w:hAnsi="Book Antiqua"/>
                <w:bCs/>
              </w:rPr>
              <w:fldChar w:fldCharType="end"/>
            </w:r>
          </w:p>
        </w:tc>
        <w:tc>
          <w:tcPr>
            <w:tcW w:w="899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A9FDD56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Retrospective Monocenter</w:t>
            </w:r>
          </w:p>
        </w:tc>
        <w:tc>
          <w:tcPr>
            <w:tcW w:w="910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FAFDFE" w14:textId="7E34FA69" w:rsidR="0094029B" w:rsidRPr="00420D2B" w:rsidRDefault="008B3578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8B3578">
              <w:rPr>
                <w:rFonts w:ascii="Book Antiqua" w:hAnsi="Book Antiqua"/>
              </w:rPr>
              <w:t xml:space="preserve">One hundred </w:t>
            </w:r>
            <w:r>
              <w:rPr>
                <w:rFonts w:ascii="Book Antiqua" w:hAnsi="Book Antiqua"/>
              </w:rPr>
              <w:t>two</w:t>
            </w:r>
            <w:r w:rsidR="0094029B" w:rsidRPr="00420D2B">
              <w:rPr>
                <w:rFonts w:ascii="Book Antiqua" w:hAnsi="Book Antiqua"/>
              </w:rPr>
              <w:t xml:space="preserve"> patients with PI at CT scan</w:t>
            </w:r>
          </w:p>
        </w:tc>
        <w:tc>
          <w:tcPr>
            <w:tcW w:w="2440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EEB345" w14:textId="32C1E553" w:rsidR="0094029B" w:rsidRPr="00420D2B" w:rsidRDefault="008B3578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8B3578">
              <w:rPr>
                <w:rFonts w:ascii="Book Antiqua" w:hAnsi="Book Antiqua"/>
              </w:rPr>
              <w:t>Fifty-two percent</w:t>
            </w:r>
            <w:r w:rsidR="0094029B" w:rsidRPr="00420D2B">
              <w:rPr>
                <w:rFonts w:ascii="Book Antiqua" w:hAnsi="Book Antiqua"/>
              </w:rPr>
              <w:t xml:space="preserve"> of patients had surgical confirmation of bowel ischemia. 42.2% of patients had a bubblelike whereas in 59% it was linear. 75.5% of patients with linear pattern had bowel infarction. Mortality rate is 30.4%; it raises to 50% when </w:t>
            </w:r>
            <w:r w:rsidR="0082715B">
              <w:rPr>
                <w:rFonts w:ascii="Book Antiqua" w:hAnsi="Book Antiqua"/>
              </w:rPr>
              <w:t>PI</w:t>
            </w:r>
            <w:r w:rsidR="0094029B" w:rsidRPr="00420D2B">
              <w:rPr>
                <w:rFonts w:ascii="Book Antiqua" w:hAnsi="Book Antiqua"/>
              </w:rPr>
              <w:t xml:space="preserve"> is associated to PMP</w:t>
            </w:r>
          </w:p>
        </w:tc>
      </w:tr>
      <w:tr w:rsidR="0094029B" w:rsidRPr="00420D2B" w14:paraId="2A2D7AB7" w14:textId="77777777" w:rsidTr="005252CE">
        <w:trPr>
          <w:trHeight w:val="873"/>
        </w:trPr>
        <w:tc>
          <w:tcPr>
            <w:tcW w:w="751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7F2031E" w14:textId="74FC1D5E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  <w:bCs/>
              </w:rPr>
            </w:pPr>
            <w:proofErr w:type="spellStart"/>
            <w:r w:rsidRPr="00420D2B">
              <w:rPr>
                <w:rFonts w:ascii="Book Antiqua" w:hAnsi="Book Antiqua"/>
                <w:bCs/>
              </w:rPr>
              <w:t>Pickhardt</w:t>
            </w:r>
            <w:proofErr w:type="spellEnd"/>
            <w:r w:rsidRPr="00420D2B">
              <w:rPr>
                <w:rFonts w:ascii="Book Antiqua" w:hAnsi="Book Antiqua"/>
                <w:bCs/>
              </w:rPr>
              <w:t xml:space="preserve"> </w:t>
            </w:r>
            <w:r w:rsidRPr="00420D2B">
              <w:rPr>
                <w:rFonts w:ascii="Book Antiqua" w:hAnsi="Book Antiqua"/>
                <w:bCs/>
                <w:i/>
                <w:iCs/>
              </w:rPr>
              <w:t>et al</w:t>
            </w:r>
            <w:r w:rsidRPr="00420D2B">
              <w:rPr>
                <w:rFonts w:ascii="Book Antiqua" w:hAnsi="Book Antiqua"/>
                <w:bCs/>
              </w:rPr>
              <w:fldChar w:fldCharType="begin">
                <w:fldData xml:space="preserve">PEVuZE5vdGU+PENpdGU+PEF1dGhvcj5QaWNraGFyZHQ8L0F1dGhvcj48WWVhcj4yMDA3PC9ZZWFy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==
</w:fldData>
              </w:fldChar>
            </w:r>
            <w:r w:rsidRPr="00420D2B">
              <w:rPr>
                <w:rFonts w:ascii="Book Antiqua" w:hAnsi="Book Antiqua"/>
                <w:bCs/>
              </w:rPr>
              <w:instrText xml:space="preserve"> ADDIN EN.CITE </w:instrText>
            </w:r>
            <w:r w:rsidRPr="00420D2B">
              <w:rPr>
                <w:rFonts w:ascii="Book Antiqua" w:hAnsi="Book Antiqua"/>
                <w:bCs/>
              </w:rPr>
              <w:fldChar w:fldCharType="begin">
                <w:fldData xml:space="preserve">PEVuZE5vdGU+PENpdGU+PEF1dGhvcj5QaWNraGFyZHQ8L0F1dGhvcj48WWVhcj4yMDA3PC9ZZWFy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==
</w:fldData>
              </w:fldChar>
            </w:r>
            <w:r w:rsidRPr="00420D2B">
              <w:rPr>
                <w:rFonts w:ascii="Book Antiqua" w:hAnsi="Book Antiqua"/>
                <w:bCs/>
              </w:rPr>
              <w:instrText xml:space="preserve"> ADDIN EN.CITE.DATA </w:instrText>
            </w:r>
            <w:r w:rsidRPr="00420D2B">
              <w:rPr>
                <w:rFonts w:ascii="Book Antiqua" w:hAnsi="Book Antiqua"/>
                <w:bCs/>
              </w:rPr>
            </w:r>
            <w:r w:rsidRPr="00420D2B">
              <w:rPr>
                <w:rFonts w:ascii="Book Antiqua" w:hAnsi="Book Antiqua"/>
                <w:bCs/>
              </w:rPr>
              <w:fldChar w:fldCharType="end"/>
            </w:r>
            <w:r w:rsidRPr="00420D2B">
              <w:rPr>
                <w:rFonts w:ascii="Book Antiqua" w:hAnsi="Book Antiqua"/>
                <w:bCs/>
              </w:rPr>
            </w:r>
            <w:r w:rsidRPr="00420D2B">
              <w:rPr>
                <w:rFonts w:ascii="Book Antiqua" w:hAnsi="Book Antiqua"/>
                <w:bCs/>
              </w:rPr>
              <w:fldChar w:fldCharType="separate"/>
            </w:r>
            <w:r w:rsidRPr="00420D2B">
              <w:rPr>
                <w:rFonts w:ascii="Book Antiqua" w:hAnsi="Book Antiqua"/>
                <w:bCs/>
                <w:noProof/>
                <w:vertAlign w:val="superscript"/>
              </w:rPr>
              <w:t>[85]</w:t>
            </w:r>
            <w:r w:rsidRPr="00420D2B">
              <w:rPr>
                <w:rFonts w:ascii="Book Antiqua" w:hAnsi="Book Antiqua"/>
                <w:bCs/>
              </w:rPr>
              <w:fldChar w:fldCharType="end"/>
            </w:r>
          </w:p>
        </w:tc>
        <w:tc>
          <w:tcPr>
            <w:tcW w:w="899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6E554A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Retrospective Monocenter</w:t>
            </w:r>
          </w:p>
        </w:tc>
        <w:tc>
          <w:tcPr>
            <w:tcW w:w="910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CAC4FC" w14:textId="15C51C40" w:rsidR="0094029B" w:rsidRPr="00420D2B" w:rsidRDefault="008B3578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8B3578">
              <w:rPr>
                <w:rFonts w:ascii="Book Antiqua" w:hAnsi="Book Antiqua"/>
              </w:rPr>
              <w:t>Five thousand three hundred sixty-eight</w:t>
            </w:r>
            <w:r>
              <w:rPr>
                <w:rFonts w:ascii="Book Antiqua" w:hAnsi="Book Antiqua"/>
              </w:rPr>
              <w:t xml:space="preserve"> </w:t>
            </w:r>
            <w:r w:rsidR="0094029B" w:rsidRPr="00420D2B">
              <w:rPr>
                <w:rFonts w:ascii="Book Antiqua" w:hAnsi="Book Antiqua"/>
              </w:rPr>
              <w:t>Colonography scans, 0</w:t>
            </w:r>
            <w:r w:rsidR="0082715B">
              <w:rPr>
                <w:rFonts w:ascii="Book Antiqua" w:hAnsi="Book Antiqua"/>
              </w:rPr>
              <w:t>.</w:t>
            </w:r>
            <w:r w:rsidR="0094029B" w:rsidRPr="00420D2B">
              <w:rPr>
                <w:rFonts w:ascii="Book Antiqua" w:hAnsi="Book Antiqua"/>
              </w:rPr>
              <w:t>11% with colonic PI</w:t>
            </w:r>
          </w:p>
        </w:tc>
        <w:tc>
          <w:tcPr>
            <w:tcW w:w="2440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F3CDDD" w14:textId="62B24A1C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PI with curvilinear configuration. No clear if it was a pre-existing condition. No significant complications</w:t>
            </w:r>
          </w:p>
        </w:tc>
      </w:tr>
      <w:tr w:rsidR="0094029B" w:rsidRPr="00420D2B" w14:paraId="7F62A3A7" w14:textId="77777777" w:rsidTr="005252CE">
        <w:trPr>
          <w:trHeight w:val="512"/>
        </w:trPr>
        <w:tc>
          <w:tcPr>
            <w:tcW w:w="751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C999BF" w14:textId="5AC28F30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  <w:bCs/>
              </w:rPr>
            </w:pPr>
            <w:proofErr w:type="spellStart"/>
            <w:r w:rsidRPr="00420D2B">
              <w:rPr>
                <w:rFonts w:ascii="Book Antiqua" w:hAnsi="Book Antiqua"/>
                <w:bCs/>
              </w:rPr>
              <w:t>Kernagis</w:t>
            </w:r>
            <w:proofErr w:type="spellEnd"/>
            <w:r w:rsidRPr="00420D2B">
              <w:rPr>
                <w:rFonts w:ascii="Book Antiqua" w:hAnsi="Book Antiqua"/>
                <w:bCs/>
              </w:rPr>
              <w:t xml:space="preserve"> </w:t>
            </w:r>
            <w:r w:rsidRPr="00420D2B">
              <w:rPr>
                <w:rFonts w:ascii="Book Antiqua" w:hAnsi="Book Antiqua"/>
                <w:bCs/>
                <w:i/>
                <w:iCs/>
              </w:rPr>
              <w:t>et al</w:t>
            </w:r>
            <w:r w:rsidRPr="00420D2B">
              <w:rPr>
                <w:rFonts w:ascii="Book Antiqua" w:hAnsi="Book Antiqua"/>
                <w:bCs/>
              </w:rPr>
              <w:fldChar w:fldCharType="begin"/>
            </w:r>
            <w:r w:rsidRPr="00420D2B">
              <w:rPr>
                <w:rFonts w:ascii="Book Antiqua" w:hAnsi="Book Antiqua"/>
                <w:bCs/>
              </w:rPr>
              <w:instrText xml:space="preserve"> ADDIN EN.CITE &lt;EndNote&gt;&lt;Cite&gt;&lt;Author&gt;Kernagis&lt;/Author&gt;&lt;Year&gt;2003&lt;/Year&gt;&lt;RecNum&gt;1202&lt;/RecNum&gt;&lt;DisplayText&gt;&lt;style face="superscript"&gt;[48]&lt;/style&gt;&lt;/DisplayText&gt;&lt;record&gt;&lt;rec-number&gt;1202&lt;/rec-number&gt;&lt;foreign-keys&gt;&lt;key app="EN" db-id="tv50wr5dw92faqe95zupvxsostv92s05fx5a" timestamp="1670051035"&gt;1202&lt;/key&gt;&lt;/foreign-keys&gt;&lt;ref-type name="Journal Article"&gt;17&lt;/ref-type&gt;&lt;contributors&gt;&lt;authors&gt;&lt;author&gt;Kernagis, L. Y.&lt;/author&gt;&lt;author&gt;Levine, M. S.&lt;/author&gt;&lt;author&gt;Jacobs, J. E.&lt;/author&gt;&lt;/authors&gt;&lt;/contributors&gt;&lt;auth-address&gt;Department of Radiology, Hospital of the University of Pennsylvania, 3400 Spruce St., Philadelphia, PA 19104, USA.&lt;/auth-address&gt;&lt;titles&gt;&lt;title&gt;Pneumatosis intestinalis in patients with ischemia: correlation of CT findings with viability of the bowel&lt;/title&gt;&lt;secondary-title&gt;AJR Am J Roentgenol&lt;/secondary-title&gt;&lt;/titles&gt;&lt;periodical&gt;&lt;full-title&gt;AJR Am J Roentgenol&lt;/full-title&gt;&lt;/periodical&gt;&lt;pages&gt;733-6&lt;/pages&gt;&lt;volume&gt;180&lt;/volume&gt;&lt;number&gt;3&lt;/number&gt;&lt;keywords&gt;&lt;keyword&gt;Adult&lt;/keyword&gt;&lt;keyword&gt;Aged&lt;/keyword&gt;&lt;keyword&gt;Aged, 80 and over&lt;/keyword&gt;&lt;keyword&gt;Female&lt;/keyword&gt;&lt;keyword&gt;Humans&lt;/keyword&gt;&lt;keyword&gt;Intestines/*blood supply/*diagnostic imaging&lt;/keyword&gt;&lt;keyword&gt;Ischemia/*complications/diagnosis/*diagnostic imaging&lt;/keyword&gt;&lt;keyword&gt;Male&lt;/keyword&gt;&lt;keyword&gt;Middle Aged&lt;/keyword&gt;&lt;keyword&gt;Pneumatosis Cystoides Intestinalis/*complications/diagnosis/*diagnostic imaging&lt;/keyword&gt;&lt;keyword&gt;*Tomography, X-Ray Computed&lt;/keyword&gt;&lt;/keywords&gt;&lt;dates&gt;&lt;year&gt;2003&lt;/year&gt;&lt;pub-dates&gt;&lt;date&gt;Mar&lt;/date&gt;&lt;/pub-dates&gt;&lt;/dates&gt;&lt;isbn&gt;0361-803X (Print)&amp;#xD;0361-803X (Linking)&lt;/isbn&gt;&lt;accession-num&gt;12591685&lt;/accession-num&gt;&lt;urls&gt;&lt;related-urls&gt;&lt;url&gt;https://www.ncbi.nlm.nih.gov/pubmed/12591685&lt;/url&gt;&lt;/related-urls&gt;&lt;/urls&gt;&lt;electronic-resource-num&gt;10.2214/ajr.180.3.1800733&lt;/electronic-resource-num&gt;&lt;remote-database-name&gt;Medline&lt;/remote-database-name&gt;&lt;remote-database-provider&gt;NLM&lt;/remote-database-provider&gt;&lt;/record&gt;&lt;/Cite&gt;&lt;/EndNote&gt;</w:instrText>
            </w:r>
            <w:r w:rsidRPr="00420D2B">
              <w:rPr>
                <w:rFonts w:ascii="Book Antiqua" w:hAnsi="Book Antiqua"/>
                <w:bCs/>
              </w:rPr>
              <w:fldChar w:fldCharType="separate"/>
            </w:r>
            <w:r w:rsidRPr="00420D2B">
              <w:rPr>
                <w:rFonts w:ascii="Book Antiqua" w:hAnsi="Book Antiqua"/>
                <w:bCs/>
                <w:noProof/>
                <w:vertAlign w:val="superscript"/>
              </w:rPr>
              <w:t>[48]</w:t>
            </w:r>
            <w:r w:rsidRPr="00420D2B">
              <w:rPr>
                <w:rFonts w:ascii="Book Antiqua" w:hAnsi="Book Antiqua"/>
                <w:bCs/>
              </w:rPr>
              <w:fldChar w:fldCharType="end"/>
            </w:r>
          </w:p>
        </w:tc>
        <w:tc>
          <w:tcPr>
            <w:tcW w:w="899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1BF101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Retrospective Monocenter</w:t>
            </w:r>
          </w:p>
        </w:tc>
        <w:tc>
          <w:tcPr>
            <w:tcW w:w="910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CF98B2F" w14:textId="4C1BB69C" w:rsidR="0094029B" w:rsidRPr="00420D2B" w:rsidRDefault="00D708B1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Fifteen</w:t>
            </w:r>
            <w:r w:rsidR="0094029B" w:rsidRPr="00420D2B">
              <w:rPr>
                <w:rFonts w:ascii="Book Antiqua" w:hAnsi="Book Antiqua"/>
              </w:rPr>
              <w:t xml:space="preserve"> patients with PI at CT scan</w:t>
            </w:r>
          </w:p>
        </w:tc>
        <w:tc>
          <w:tcPr>
            <w:tcW w:w="2440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5D390E" w14:textId="26F01069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Nine patients (60%) of symptomatic patients had transmural bowel infarction (4 small bowel, 5 colon)</w:t>
            </w:r>
          </w:p>
        </w:tc>
      </w:tr>
      <w:tr w:rsidR="0094029B" w:rsidRPr="00420D2B" w14:paraId="73A0E1F3" w14:textId="77777777" w:rsidTr="005252CE">
        <w:trPr>
          <w:trHeight w:val="1338"/>
        </w:trPr>
        <w:tc>
          <w:tcPr>
            <w:tcW w:w="751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62D2825" w14:textId="0E868C5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  <w:bCs/>
              </w:rPr>
            </w:pPr>
            <w:r w:rsidRPr="00420D2B">
              <w:rPr>
                <w:rFonts w:ascii="Book Antiqua" w:hAnsi="Book Antiqua"/>
                <w:bCs/>
              </w:rPr>
              <w:t xml:space="preserve">Wiesner </w:t>
            </w:r>
            <w:r w:rsidRPr="00420D2B">
              <w:rPr>
                <w:rFonts w:ascii="Book Antiqua" w:hAnsi="Book Antiqua"/>
                <w:bCs/>
                <w:i/>
                <w:iCs/>
              </w:rPr>
              <w:t>et al</w:t>
            </w:r>
            <w:r w:rsidRPr="00420D2B">
              <w:rPr>
                <w:rFonts w:ascii="Book Antiqua" w:hAnsi="Book Antiqua"/>
                <w:bCs/>
              </w:rPr>
              <w:fldChar w:fldCharType="begin">
                <w:fldData xml:space="preserve">PEVuZE5vdGU+PENpdGU+PEF1dGhvcj5XaWVzbmVyPC9BdXRob3I+PFllYXI+MjAwMTwvWWVhcj48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</w:fldData>
              </w:fldChar>
            </w:r>
            <w:r w:rsidRPr="00420D2B">
              <w:rPr>
                <w:rFonts w:ascii="Book Antiqua" w:hAnsi="Book Antiqua"/>
                <w:bCs/>
              </w:rPr>
              <w:instrText xml:space="preserve"> ADDIN EN.CITE </w:instrText>
            </w:r>
            <w:r w:rsidRPr="00420D2B">
              <w:rPr>
                <w:rFonts w:ascii="Book Antiqua" w:hAnsi="Book Antiqua"/>
                <w:bCs/>
              </w:rPr>
              <w:fldChar w:fldCharType="begin">
                <w:fldData xml:space="preserve">PEVuZE5vdGU+PENpdGU+PEF1dGhvcj5XaWVzbmVyPC9BdXRob3I+PFllYXI+MjAwMTwvWWVhcj48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</w:fldData>
              </w:fldChar>
            </w:r>
            <w:r w:rsidRPr="00420D2B">
              <w:rPr>
                <w:rFonts w:ascii="Book Antiqua" w:hAnsi="Book Antiqua"/>
                <w:bCs/>
              </w:rPr>
              <w:instrText xml:space="preserve"> ADDIN EN.CITE.DATA </w:instrText>
            </w:r>
            <w:r w:rsidRPr="00420D2B">
              <w:rPr>
                <w:rFonts w:ascii="Book Antiqua" w:hAnsi="Book Antiqua"/>
                <w:bCs/>
              </w:rPr>
            </w:r>
            <w:r w:rsidRPr="00420D2B">
              <w:rPr>
                <w:rFonts w:ascii="Book Antiqua" w:hAnsi="Book Antiqua"/>
                <w:bCs/>
              </w:rPr>
              <w:fldChar w:fldCharType="end"/>
            </w:r>
            <w:r w:rsidRPr="00420D2B">
              <w:rPr>
                <w:rFonts w:ascii="Book Antiqua" w:hAnsi="Book Antiqua"/>
                <w:bCs/>
              </w:rPr>
            </w:r>
            <w:r w:rsidRPr="00420D2B">
              <w:rPr>
                <w:rFonts w:ascii="Book Antiqua" w:hAnsi="Book Antiqua"/>
                <w:bCs/>
              </w:rPr>
              <w:fldChar w:fldCharType="separate"/>
            </w:r>
            <w:r w:rsidRPr="00420D2B">
              <w:rPr>
                <w:rFonts w:ascii="Book Antiqua" w:hAnsi="Book Antiqua"/>
                <w:bCs/>
                <w:noProof/>
                <w:vertAlign w:val="superscript"/>
              </w:rPr>
              <w:t>[55]</w:t>
            </w:r>
            <w:r w:rsidRPr="00420D2B">
              <w:rPr>
                <w:rFonts w:ascii="Book Antiqua" w:hAnsi="Book Antiqua"/>
                <w:bCs/>
              </w:rPr>
              <w:fldChar w:fldCharType="end"/>
            </w:r>
          </w:p>
        </w:tc>
        <w:tc>
          <w:tcPr>
            <w:tcW w:w="899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69CB44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Retrospective Monocenter</w:t>
            </w:r>
          </w:p>
        </w:tc>
        <w:tc>
          <w:tcPr>
            <w:tcW w:w="910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EA7AF8B" w14:textId="5F19CA21" w:rsidR="0094029B" w:rsidRPr="00420D2B" w:rsidRDefault="00455401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Twenty-three</w:t>
            </w:r>
            <w:r w:rsidR="0094029B" w:rsidRPr="00420D2B">
              <w:rPr>
                <w:rFonts w:ascii="Book Antiqua" w:hAnsi="Book Antiqua"/>
              </w:rPr>
              <w:t xml:space="preserve"> patients with PI or PMP at CT scan and bowel ischemia</w:t>
            </w:r>
          </w:p>
        </w:tc>
        <w:tc>
          <w:tcPr>
            <w:tcW w:w="2440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06380B" w14:textId="32CABE37" w:rsidR="0094029B" w:rsidRPr="00420D2B" w:rsidRDefault="00455401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Twenty-two percent</w:t>
            </w:r>
            <w:r w:rsidR="0094029B" w:rsidRPr="00420D2B">
              <w:rPr>
                <w:rFonts w:ascii="Book Antiqua" w:hAnsi="Book Antiqua"/>
              </w:rPr>
              <w:t xml:space="preserve"> of patients showed partial mural bowel infarction, 78% of patients showed transmural bowel infarction. 70% of bubblelike PI was associated with bowel ischemia instead of the 88% of linear pattern. 81% of patients with PMP showed transmural infarction. Overall mortality 53%</w:t>
            </w:r>
          </w:p>
        </w:tc>
      </w:tr>
      <w:tr w:rsidR="0094029B" w:rsidRPr="00420D2B" w14:paraId="3DFA9F53" w14:textId="77777777" w:rsidTr="005252CE">
        <w:trPr>
          <w:trHeight w:val="1150"/>
        </w:trPr>
        <w:tc>
          <w:tcPr>
            <w:tcW w:w="751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E090D1A" w14:textId="7869D112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  <w:bCs/>
              </w:rPr>
            </w:pPr>
            <w:proofErr w:type="spellStart"/>
            <w:r w:rsidRPr="00420D2B">
              <w:rPr>
                <w:rFonts w:ascii="Book Antiqua" w:hAnsi="Book Antiqua"/>
                <w:bCs/>
                <w:lang w:val="it-IT"/>
              </w:rPr>
              <w:lastRenderedPageBreak/>
              <w:t>Shinagare</w:t>
            </w:r>
            <w:proofErr w:type="spellEnd"/>
            <w:r w:rsidRPr="00420D2B">
              <w:rPr>
                <w:rFonts w:ascii="Book Antiqua" w:hAnsi="Book Antiqua"/>
                <w:bCs/>
                <w:lang w:val="it-IT"/>
              </w:rPr>
              <w:t xml:space="preserve"> </w:t>
            </w:r>
            <w:r w:rsidRPr="00420D2B">
              <w:rPr>
                <w:rFonts w:ascii="Book Antiqua" w:hAnsi="Book Antiqua"/>
                <w:bCs/>
                <w:i/>
                <w:iCs/>
                <w:lang w:val="it-IT"/>
              </w:rPr>
              <w:t>et al</w:t>
            </w:r>
            <w:r w:rsidRPr="00420D2B">
              <w:rPr>
                <w:rFonts w:ascii="Book Antiqua" w:hAnsi="Book Antiqua"/>
                <w:bCs/>
              </w:rPr>
              <w:fldChar w:fldCharType="begin">
                <w:fldData xml:space="preserve">PEVuZE5vdGU+PENpdGU+PEF1dGhvcj5TaGluYWdhcmU8L0F1dGhvcj48WWVhcj4yMDEyPC9ZZWFy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</w:fldData>
              </w:fldChar>
            </w:r>
            <w:r w:rsidRPr="00420D2B">
              <w:rPr>
                <w:rFonts w:ascii="Book Antiqua" w:hAnsi="Book Antiqua"/>
                <w:bCs/>
              </w:rPr>
              <w:instrText xml:space="preserve"> ADDIN EN.CITE </w:instrText>
            </w:r>
            <w:r w:rsidRPr="00420D2B">
              <w:rPr>
                <w:rFonts w:ascii="Book Antiqua" w:hAnsi="Book Antiqua"/>
                <w:bCs/>
              </w:rPr>
              <w:fldChar w:fldCharType="begin">
                <w:fldData xml:space="preserve">PEVuZE5vdGU+PENpdGU+PEF1dGhvcj5TaGluYWdhcmU8L0F1dGhvcj48WWVhcj4yMDEyPC9ZZWFy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</w:fldData>
              </w:fldChar>
            </w:r>
            <w:r w:rsidRPr="00420D2B">
              <w:rPr>
                <w:rFonts w:ascii="Book Antiqua" w:hAnsi="Book Antiqua"/>
                <w:bCs/>
              </w:rPr>
              <w:instrText xml:space="preserve"> ADDIN EN.CITE.DATA </w:instrText>
            </w:r>
            <w:r w:rsidRPr="00420D2B">
              <w:rPr>
                <w:rFonts w:ascii="Book Antiqua" w:hAnsi="Book Antiqua"/>
                <w:bCs/>
              </w:rPr>
            </w:r>
            <w:r w:rsidRPr="00420D2B">
              <w:rPr>
                <w:rFonts w:ascii="Book Antiqua" w:hAnsi="Book Antiqua"/>
                <w:bCs/>
              </w:rPr>
              <w:fldChar w:fldCharType="end"/>
            </w:r>
            <w:r w:rsidRPr="00420D2B">
              <w:rPr>
                <w:rFonts w:ascii="Book Antiqua" w:hAnsi="Book Antiqua"/>
                <w:bCs/>
              </w:rPr>
            </w:r>
            <w:r w:rsidRPr="00420D2B">
              <w:rPr>
                <w:rFonts w:ascii="Book Antiqua" w:hAnsi="Book Antiqua"/>
                <w:bCs/>
              </w:rPr>
              <w:fldChar w:fldCharType="separate"/>
            </w:r>
            <w:r w:rsidRPr="00420D2B">
              <w:rPr>
                <w:rFonts w:ascii="Book Antiqua" w:hAnsi="Book Antiqua"/>
                <w:bCs/>
                <w:noProof/>
                <w:vertAlign w:val="superscript"/>
              </w:rPr>
              <w:t>[54]</w:t>
            </w:r>
            <w:r w:rsidRPr="00420D2B">
              <w:rPr>
                <w:rFonts w:ascii="Book Antiqua" w:hAnsi="Book Antiqua"/>
                <w:bCs/>
              </w:rPr>
              <w:fldChar w:fldCharType="end"/>
            </w:r>
          </w:p>
        </w:tc>
        <w:tc>
          <w:tcPr>
            <w:tcW w:w="899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4898F4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Retrospective Monocenter</w:t>
            </w:r>
          </w:p>
        </w:tc>
        <w:tc>
          <w:tcPr>
            <w:tcW w:w="910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20A1E1" w14:textId="56DBB5CB" w:rsidR="0094029B" w:rsidRPr="00420D2B" w:rsidRDefault="00455401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Forty-eight</w:t>
            </w:r>
            <w:r w:rsidR="0094029B" w:rsidRPr="00420D2B">
              <w:rPr>
                <w:rFonts w:ascii="Book Antiqua" w:hAnsi="Book Antiqua"/>
              </w:rPr>
              <w:t xml:space="preserve"> patients with cancer and PI at CT scan</w:t>
            </w:r>
          </w:p>
        </w:tc>
        <w:tc>
          <w:tcPr>
            <w:tcW w:w="2440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6EF1B64" w14:textId="457EB218" w:rsidR="0094029B" w:rsidRPr="00420D2B" w:rsidRDefault="000B2AAD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Thirty-nine</w:t>
            </w:r>
            <w:r w:rsidR="0094029B" w:rsidRPr="00420D2B">
              <w:rPr>
                <w:rFonts w:ascii="Book Antiqua" w:hAnsi="Book Antiqua"/>
              </w:rPr>
              <w:t xml:space="preserve"> patients were receiving molecular targeted therapy. Bevacizumab and Sunitinib were the most common drugs associated with PI. Median duration of molecular targeted therapy before PI or perforation was 3 mo. </w:t>
            </w:r>
            <w:r w:rsidR="00C33AF6">
              <w:rPr>
                <w:rFonts w:ascii="Book Antiqua" w:hAnsi="Book Antiqua"/>
              </w:rPr>
              <w:t xml:space="preserve">Asymptomatic patients </w:t>
            </w:r>
            <w:r w:rsidR="0094029B" w:rsidRPr="008B3578">
              <w:rPr>
                <w:rFonts w:ascii="Book Antiqua" w:hAnsi="Book Antiqua"/>
              </w:rPr>
              <w:t>70.8%</w:t>
            </w:r>
            <w:r w:rsidR="00C33AF6" w:rsidRPr="00681E54">
              <w:rPr>
                <w:rFonts w:ascii="Book Antiqua" w:hAnsi="Book Antiqua"/>
              </w:rPr>
              <w:t>.</w:t>
            </w:r>
            <w:r w:rsidR="00C33AF6">
              <w:rPr>
                <w:rFonts w:ascii="Book Antiqua" w:hAnsi="Book Antiqua"/>
              </w:rPr>
              <w:t xml:space="preserve"> Conservative PI treatment 100%</w:t>
            </w:r>
          </w:p>
        </w:tc>
      </w:tr>
      <w:tr w:rsidR="0094029B" w:rsidRPr="00420D2B" w14:paraId="6EC40F1C" w14:textId="77777777" w:rsidTr="005252CE">
        <w:trPr>
          <w:trHeight w:val="1301"/>
        </w:trPr>
        <w:tc>
          <w:tcPr>
            <w:tcW w:w="751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2BEFE61" w14:textId="40903C65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  <w:bCs/>
              </w:rPr>
            </w:pPr>
            <w:proofErr w:type="spellStart"/>
            <w:r w:rsidRPr="00420D2B">
              <w:rPr>
                <w:rFonts w:ascii="Book Antiqua" w:hAnsi="Book Antiqua"/>
                <w:bCs/>
              </w:rPr>
              <w:t>Huzar</w:t>
            </w:r>
            <w:proofErr w:type="spellEnd"/>
            <w:r w:rsidRPr="00420D2B">
              <w:rPr>
                <w:rFonts w:ascii="Book Antiqua" w:hAnsi="Book Antiqua"/>
                <w:bCs/>
              </w:rPr>
              <w:t xml:space="preserve"> </w:t>
            </w:r>
            <w:r w:rsidRPr="00420D2B">
              <w:rPr>
                <w:rFonts w:ascii="Book Antiqua" w:hAnsi="Book Antiqua"/>
                <w:bCs/>
                <w:i/>
                <w:iCs/>
              </w:rPr>
              <w:t>et al</w:t>
            </w:r>
            <w:r w:rsidRPr="00420D2B">
              <w:rPr>
                <w:rFonts w:ascii="Book Antiqua" w:hAnsi="Book Antiqua"/>
                <w:bCs/>
              </w:rPr>
              <w:fldChar w:fldCharType="begin">
                <w:fldData xml:space="preserve">PEVuZE5vdGU+PENpdGU+PEF1dGhvcj5IdXphcjwvQXV0aG9yPjxZZWFyPjIwMTE8L1llYXI+PFJl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</w:fldData>
              </w:fldChar>
            </w:r>
            <w:r w:rsidRPr="00420D2B">
              <w:rPr>
                <w:rFonts w:ascii="Book Antiqua" w:hAnsi="Book Antiqua"/>
                <w:bCs/>
              </w:rPr>
              <w:instrText xml:space="preserve"> ADDIN EN.CITE </w:instrText>
            </w:r>
            <w:r w:rsidRPr="00420D2B">
              <w:rPr>
                <w:rFonts w:ascii="Book Antiqua" w:hAnsi="Book Antiqua"/>
                <w:bCs/>
              </w:rPr>
              <w:fldChar w:fldCharType="begin">
                <w:fldData xml:space="preserve">PEVuZE5vdGU+PENpdGU+PEF1dGhvcj5IdXphcjwvQXV0aG9yPjxZZWFyPjIwMTE8L1llYXI+PFJl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</w:fldData>
              </w:fldChar>
            </w:r>
            <w:r w:rsidRPr="00420D2B">
              <w:rPr>
                <w:rFonts w:ascii="Book Antiqua" w:hAnsi="Book Antiqua"/>
                <w:bCs/>
              </w:rPr>
              <w:instrText xml:space="preserve"> ADDIN EN.CITE.DATA </w:instrText>
            </w:r>
            <w:r w:rsidRPr="00420D2B">
              <w:rPr>
                <w:rFonts w:ascii="Book Antiqua" w:hAnsi="Book Antiqua"/>
                <w:bCs/>
              </w:rPr>
            </w:r>
            <w:r w:rsidRPr="00420D2B">
              <w:rPr>
                <w:rFonts w:ascii="Book Antiqua" w:hAnsi="Book Antiqua"/>
                <w:bCs/>
              </w:rPr>
              <w:fldChar w:fldCharType="end"/>
            </w:r>
            <w:r w:rsidRPr="00420D2B">
              <w:rPr>
                <w:rFonts w:ascii="Book Antiqua" w:hAnsi="Book Antiqua"/>
                <w:bCs/>
              </w:rPr>
            </w:r>
            <w:r w:rsidRPr="00420D2B">
              <w:rPr>
                <w:rFonts w:ascii="Book Antiqua" w:hAnsi="Book Antiqua"/>
                <w:bCs/>
              </w:rPr>
              <w:fldChar w:fldCharType="separate"/>
            </w:r>
            <w:r w:rsidRPr="00420D2B">
              <w:rPr>
                <w:rFonts w:ascii="Book Antiqua" w:hAnsi="Book Antiqua"/>
                <w:bCs/>
                <w:noProof/>
                <w:vertAlign w:val="superscript"/>
              </w:rPr>
              <w:t>[9]</w:t>
            </w:r>
            <w:r w:rsidRPr="00420D2B">
              <w:rPr>
                <w:rFonts w:ascii="Book Antiqua" w:hAnsi="Book Antiqua"/>
                <w:bCs/>
              </w:rPr>
              <w:fldChar w:fldCharType="end"/>
            </w:r>
          </w:p>
        </w:tc>
        <w:tc>
          <w:tcPr>
            <w:tcW w:w="899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431B72B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Retrospective Monocenter</w:t>
            </w:r>
          </w:p>
        </w:tc>
        <w:tc>
          <w:tcPr>
            <w:tcW w:w="910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4C9DA1" w14:textId="47021D52" w:rsidR="0094029B" w:rsidRPr="00420D2B" w:rsidRDefault="00455401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 xml:space="preserve">One thousand one hundred </w:t>
            </w:r>
            <w:r w:rsidR="008B3578" w:rsidRPr="00420D2B">
              <w:rPr>
                <w:rFonts w:ascii="Book Antiqua" w:hAnsi="Book Antiqua"/>
              </w:rPr>
              <w:t>twenty-nine</w:t>
            </w:r>
            <w:r w:rsidR="0094029B" w:rsidRPr="00420D2B">
              <w:rPr>
                <w:rFonts w:ascii="Book Antiqua" w:hAnsi="Book Antiqua"/>
              </w:rPr>
              <w:t xml:space="preserve"> patients admitted to Burn ICU</w:t>
            </w:r>
          </w:p>
        </w:tc>
        <w:tc>
          <w:tcPr>
            <w:tcW w:w="2440" w:type="pc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047D505" w14:textId="3EBA2BF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PI at CT scan</w:t>
            </w:r>
            <w:r w:rsidR="00C33AF6">
              <w:rPr>
                <w:rFonts w:ascii="Book Antiqua" w:hAnsi="Book Antiqua"/>
              </w:rPr>
              <w:t xml:space="preserve"> 1.3%</w:t>
            </w:r>
            <w:r w:rsidRPr="00420D2B">
              <w:rPr>
                <w:rFonts w:ascii="Book Antiqua" w:hAnsi="Book Antiqua"/>
              </w:rPr>
              <w:t xml:space="preserve">. Mortality rate of patients with PI was 73%. </w:t>
            </w:r>
            <w:r w:rsidR="00C33AF6">
              <w:rPr>
                <w:rFonts w:ascii="Book Antiqua" w:hAnsi="Book Antiqua"/>
              </w:rPr>
              <w:t>E</w:t>
            </w:r>
            <w:r w:rsidRPr="00420D2B">
              <w:rPr>
                <w:rFonts w:ascii="Book Antiqua" w:hAnsi="Book Antiqua"/>
              </w:rPr>
              <w:t>xplorative laparotomy in 2-3 h from the CT scan</w:t>
            </w:r>
            <w:r w:rsidR="00C33AF6">
              <w:rPr>
                <w:rFonts w:ascii="Book Antiqua" w:hAnsi="Book Antiqua"/>
              </w:rPr>
              <w:t xml:space="preserve"> in 94% of the patients</w:t>
            </w:r>
            <w:r w:rsidRPr="00420D2B">
              <w:rPr>
                <w:rFonts w:ascii="Book Antiqua" w:hAnsi="Book Antiqua"/>
              </w:rPr>
              <w:t xml:space="preserve">. </w:t>
            </w:r>
            <w:r w:rsidR="00C33AF6">
              <w:rPr>
                <w:rFonts w:ascii="Book Antiqua" w:hAnsi="Book Antiqua"/>
              </w:rPr>
              <w:t>P</w:t>
            </w:r>
            <w:r w:rsidRPr="00420D2B">
              <w:rPr>
                <w:rFonts w:ascii="Book Antiqua" w:hAnsi="Book Antiqua"/>
              </w:rPr>
              <w:t>I involved both small bowel and colon</w:t>
            </w:r>
            <w:r w:rsidR="00C33AF6">
              <w:rPr>
                <w:rFonts w:ascii="Book Antiqua" w:hAnsi="Book Antiqua"/>
              </w:rPr>
              <w:t xml:space="preserve"> 60%</w:t>
            </w:r>
            <w:r w:rsidRPr="00420D2B">
              <w:rPr>
                <w:rFonts w:ascii="Book Antiqua" w:hAnsi="Book Antiqua"/>
              </w:rPr>
              <w:t xml:space="preserve">. </w:t>
            </w:r>
            <w:proofErr w:type="spellStart"/>
            <w:r w:rsidRPr="00420D2B">
              <w:rPr>
                <w:rFonts w:ascii="Book Antiqua" w:hAnsi="Book Antiqua"/>
              </w:rPr>
              <w:t>Nonsurvivors</w:t>
            </w:r>
            <w:proofErr w:type="spellEnd"/>
            <w:r w:rsidRPr="00420D2B">
              <w:rPr>
                <w:rFonts w:ascii="Book Antiqua" w:hAnsi="Book Antiqua"/>
              </w:rPr>
              <w:t xml:space="preserve"> had greater base deficit (</w:t>
            </w:r>
            <w:r w:rsidRPr="00420D2B">
              <w:rPr>
                <w:rFonts w:ascii="Book Antiqua" w:hAnsi="Book Antiqua"/>
                <w:i/>
                <w:iCs/>
              </w:rPr>
              <w:t>P</w:t>
            </w:r>
            <w:r w:rsidRPr="00420D2B">
              <w:rPr>
                <w:rFonts w:ascii="Book Antiqua" w:hAnsi="Book Antiqua"/>
              </w:rPr>
              <w:t xml:space="preserve"> =</w:t>
            </w:r>
            <w:r w:rsidR="00D3402F" w:rsidRPr="00420D2B">
              <w:rPr>
                <w:rFonts w:ascii="Book Antiqua" w:hAnsi="Book Antiqua"/>
              </w:rPr>
              <w:t xml:space="preserve"> </w:t>
            </w:r>
            <w:r w:rsidRPr="00420D2B">
              <w:rPr>
                <w:rFonts w:ascii="Book Antiqua" w:hAnsi="Book Antiqua"/>
              </w:rPr>
              <w:t>0.03), open abdomen after surgery (</w:t>
            </w:r>
            <w:r w:rsidRPr="00420D2B">
              <w:rPr>
                <w:rFonts w:ascii="Book Antiqua" w:hAnsi="Book Antiqua"/>
                <w:i/>
                <w:iCs/>
              </w:rPr>
              <w:t>P</w:t>
            </w:r>
            <w:r w:rsidRPr="00420D2B">
              <w:rPr>
                <w:rFonts w:ascii="Book Antiqua" w:hAnsi="Book Antiqua"/>
              </w:rPr>
              <w:t xml:space="preserve"> =</w:t>
            </w:r>
            <w:r w:rsidR="00D3402F" w:rsidRPr="00420D2B">
              <w:rPr>
                <w:rFonts w:ascii="Book Antiqua" w:hAnsi="Book Antiqua"/>
              </w:rPr>
              <w:t xml:space="preserve"> </w:t>
            </w:r>
            <w:r w:rsidRPr="00420D2B">
              <w:rPr>
                <w:rFonts w:ascii="Book Antiqua" w:hAnsi="Book Antiqua"/>
              </w:rPr>
              <w:t>0.004)</w:t>
            </w:r>
          </w:p>
        </w:tc>
      </w:tr>
      <w:tr w:rsidR="0094029B" w:rsidRPr="00420D2B" w14:paraId="77DD0C92" w14:textId="77777777" w:rsidTr="005252CE">
        <w:trPr>
          <w:trHeight w:val="618"/>
        </w:trPr>
        <w:tc>
          <w:tcPr>
            <w:tcW w:w="751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84A466" w14:textId="3F2FD3DC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  <w:bCs/>
              </w:rPr>
            </w:pPr>
            <w:r w:rsidRPr="00420D2B">
              <w:rPr>
                <w:rFonts w:ascii="Book Antiqua" w:hAnsi="Book Antiqua"/>
                <w:bCs/>
              </w:rPr>
              <w:t xml:space="preserve">Horowitz </w:t>
            </w:r>
            <w:r w:rsidRPr="00420D2B">
              <w:rPr>
                <w:rFonts w:ascii="Book Antiqua" w:hAnsi="Book Antiqua"/>
                <w:bCs/>
                <w:i/>
                <w:iCs/>
              </w:rPr>
              <w:t>et al</w:t>
            </w:r>
            <w:r w:rsidRPr="00420D2B">
              <w:rPr>
                <w:rFonts w:ascii="Book Antiqua" w:hAnsi="Book Antiqua"/>
                <w:bCs/>
              </w:rPr>
              <w:fldChar w:fldCharType="begin">
                <w:fldData xml:space="preserve">PEVuZE5vdGU+PENpdGU+PEF1dGhvcj5Ib3Jvd2l0ejwvQXV0aG9yPjxZZWFyPjIwMDI8L1llYXI+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</w:fldData>
              </w:fldChar>
            </w:r>
            <w:r w:rsidRPr="00420D2B">
              <w:rPr>
                <w:rFonts w:ascii="Book Antiqua" w:hAnsi="Book Antiqua"/>
                <w:bCs/>
              </w:rPr>
              <w:instrText xml:space="preserve"> ADDIN EN.CITE </w:instrText>
            </w:r>
            <w:r w:rsidRPr="00420D2B">
              <w:rPr>
                <w:rFonts w:ascii="Book Antiqua" w:hAnsi="Book Antiqua"/>
                <w:bCs/>
              </w:rPr>
              <w:fldChar w:fldCharType="begin">
                <w:fldData xml:space="preserve">PEVuZE5vdGU+PENpdGU+PEF1dGhvcj5Ib3Jvd2l0ejwvQXV0aG9yPjxZZWFyPjIwMDI8L1llYXI+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</w:fldData>
              </w:fldChar>
            </w:r>
            <w:r w:rsidRPr="00420D2B">
              <w:rPr>
                <w:rFonts w:ascii="Book Antiqua" w:hAnsi="Book Antiqua"/>
                <w:bCs/>
              </w:rPr>
              <w:instrText xml:space="preserve"> ADDIN EN.CITE.DATA </w:instrText>
            </w:r>
            <w:r w:rsidRPr="00420D2B">
              <w:rPr>
                <w:rFonts w:ascii="Book Antiqua" w:hAnsi="Book Antiqua"/>
                <w:bCs/>
              </w:rPr>
            </w:r>
            <w:r w:rsidRPr="00420D2B">
              <w:rPr>
                <w:rFonts w:ascii="Book Antiqua" w:hAnsi="Book Antiqua"/>
                <w:bCs/>
              </w:rPr>
              <w:fldChar w:fldCharType="end"/>
            </w:r>
            <w:r w:rsidRPr="00420D2B">
              <w:rPr>
                <w:rFonts w:ascii="Book Antiqua" w:hAnsi="Book Antiqua"/>
                <w:bCs/>
              </w:rPr>
            </w:r>
            <w:r w:rsidRPr="00420D2B">
              <w:rPr>
                <w:rFonts w:ascii="Book Antiqua" w:hAnsi="Book Antiqua"/>
                <w:bCs/>
              </w:rPr>
              <w:fldChar w:fldCharType="separate"/>
            </w:r>
            <w:r w:rsidRPr="00420D2B">
              <w:rPr>
                <w:rFonts w:ascii="Book Antiqua" w:hAnsi="Book Antiqua"/>
                <w:bCs/>
                <w:noProof/>
                <w:vertAlign w:val="superscript"/>
              </w:rPr>
              <w:t>[45]</w:t>
            </w:r>
            <w:r w:rsidRPr="00420D2B">
              <w:rPr>
                <w:rFonts w:ascii="Book Antiqua" w:hAnsi="Book Antiqua"/>
                <w:bCs/>
              </w:rPr>
              <w:fldChar w:fldCharType="end"/>
            </w:r>
          </w:p>
        </w:tc>
        <w:tc>
          <w:tcPr>
            <w:tcW w:w="899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A3C760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Retrospective Monocenter</w:t>
            </w:r>
          </w:p>
        </w:tc>
        <w:tc>
          <w:tcPr>
            <w:tcW w:w="910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24A47C" w14:textId="53B646B3" w:rsidR="0094029B" w:rsidRPr="00420D2B" w:rsidRDefault="008B3578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8B3578">
              <w:rPr>
                <w:rFonts w:ascii="Book Antiqua" w:hAnsi="Book Antiqua"/>
              </w:rPr>
              <w:t>Twenty</w:t>
            </w:r>
            <w:r>
              <w:rPr>
                <w:rFonts w:ascii="Book Antiqua" w:hAnsi="Book Antiqua"/>
              </w:rPr>
              <w:t>-e</w:t>
            </w:r>
            <w:r w:rsidRPr="008B3578">
              <w:rPr>
                <w:rFonts w:ascii="Book Antiqua" w:hAnsi="Book Antiqua"/>
              </w:rPr>
              <w:t>ight</w:t>
            </w:r>
            <w:r>
              <w:rPr>
                <w:rFonts w:ascii="Book Antiqua" w:hAnsi="Book Antiqua"/>
              </w:rPr>
              <w:t xml:space="preserve"> </w:t>
            </w:r>
            <w:r w:rsidR="0094029B" w:rsidRPr="00420D2B">
              <w:rPr>
                <w:rFonts w:ascii="Book Antiqua" w:hAnsi="Book Antiqua"/>
              </w:rPr>
              <w:t>gynecological cancer patients and PI at CT scan</w:t>
            </w:r>
          </w:p>
        </w:tc>
        <w:tc>
          <w:tcPr>
            <w:tcW w:w="2440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C7177E" w14:textId="02A1E6CB" w:rsidR="0094029B" w:rsidRPr="00420D2B" w:rsidRDefault="00C33AF6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/>
              </w:rPr>
              <w:t>P</w:t>
            </w:r>
            <w:r w:rsidR="0094029B" w:rsidRPr="00420D2B">
              <w:rPr>
                <w:rFonts w:ascii="Book Antiqua" w:hAnsi="Book Antiqua"/>
              </w:rPr>
              <w:t>atients symptomatic for abdominal pain</w:t>
            </w:r>
            <w:r>
              <w:rPr>
                <w:rFonts w:ascii="Book Antiqua" w:hAnsi="Book Antiqua"/>
              </w:rPr>
              <w:t xml:space="preserve"> 80%</w:t>
            </w:r>
            <w:r w:rsidR="0094029B" w:rsidRPr="00420D2B">
              <w:rPr>
                <w:rFonts w:ascii="Book Antiqua" w:hAnsi="Book Antiqua"/>
              </w:rPr>
              <w:t>. Patients that did poorer were patients with preoperative acidosis, lower level of bicarbonate and lymphopenia</w:t>
            </w:r>
          </w:p>
        </w:tc>
      </w:tr>
    </w:tbl>
    <w:p w14:paraId="5444117C" w14:textId="2BCB5EBF" w:rsidR="00ED3A03" w:rsidRPr="00420D2B" w:rsidRDefault="00D217F5" w:rsidP="00420D2B">
      <w:pPr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 Antiqua" w:hAnsi="Book Antiqua" w:cs="Book Antiqua"/>
          <w:color w:val="000000"/>
        </w:rPr>
        <w:t>PI: Pneumatosis intestinalis</w:t>
      </w:r>
      <w:r w:rsidR="00ED3A03" w:rsidRPr="00420D2B">
        <w:rPr>
          <w:rFonts w:ascii="Book Antiqua" w:eastAsia="Book Antiqua" w:hAnsi="Book Antiqua" w:cs="Book Antiqua"/>
          <w:color w:val="000000"/>
        </w:rPr>
        <w:t xml:space="preserve">; </w:t>
      </w:r>
      <w:r w:rsidR="00ED3A03" w:rsidRPr="00420D2B">
        <w:rPr>
          <w:rFonts w:ascii="Book Antiqua" w:hAnsi="Book Antiqua"/>
        </w:rPr>
        <w:t xml:space="preserve">CT: Computed tomography; PMP: </w:t>
      </w:r>
      <w:proofErr w:type="spellStart"/>
      <w:r w:rsidR="00ED3A03" w:rsidRPr="00420D2B">
        <w:rPr>
          <w:rFonts w:ascii="Book Antiqua" w:eastAsia="Book Antiqua" w:hAnsi="Book Antiqua" w:cs="Book Antiqua"/>
          <w:color w:val="000000"/>
        </w:rPr>
        <w:t>Portomesenteric</w:t>
      </w:r>
      <w:proofErr w:type="spellEnd"/>
      <w:r w:rsidR="00ED3A03" w:rsidRPr="00420D2B">
        <w:rPr>
          <w:rFonts w:ascii="Book Antiqua" w:eastAsia="Book Antiqua" w:hAnsi="Book Antiqua" w:cs="Book Antiqua"/>
          <w:color w:val="000000"/>
        </w:rPr>
        <w:t xml:space="preserve"> pneumatosis; </w:t>
      </w:r>
      <w:r w:rsidR="00ED3A03" w:rsidRPr="00420D2B">
        <w:rPr>
          <w:rFonts w:ascii="Book Antiqua" w:hAnsi="Book Antiqua"/>
        </w:rPr>
        <w:t xml:space="preserve">WBC: </w:t>
      </w:r>
      <w:r w:rsidR="00ED3A03" w:rsidRPr="00420D2B">
        <w:rPr>
          <w:rFonts w:ascii="Book Antiqua" w:eastAsia="Book Antiqua" w:hAnsi="Book Antiqua" w:cs="Book Antiqua"/>
          <w:color w:val="000000"/>
        </w:rPr>
        <w:t xml:space="preserve">White blood cells; </w:t>
      </w:r>
      <w:r w:rsidR="00ED3A03" w:rsidRPr="00420D2B">
        <w:rPr>
          <w:rFonts w:ascii="Book Antiqua" w:hAnsi="Book Antiqua"/>
        </w:rPr>
        <w:t>ICU:</w:t>
      </w:r>
      <w:r w:rsidR="00ED3A03" w:rsidRPr="00420D2B">
        <w:rPr>
          <w:rFonts w:ascii="Book Antiqua" w:eastAsia="Book Antiqua" w:hAnsi="Book Antiqua" w:cs="Book Antiqua"/>
          <w:color w:val="000000"/>
        </w:rPr>
        <w:t xml:space="preserve"> Intensive care unit.</w:t>
      </w:r>
    </w:p>
    <w:p w14:paraId="376D2AAB" w14:textId="525F9B10" w:rsidR="00D217F5" w:rsidRPr="00420D2B" w:rsidRDefault="00D217F5" w:rsidP="00420D2B">
      <w:pPr>
        <w:spacing w:line="360" w:lineRule="auto"/>
        <w:jc w:val="both"/>
        <w:rPr>
          <w:rFonts w:ascii="Book Antiqua" w:hAnsi="Book Antiqua"/>
        </w:rPr>
      </w:pPr>
    </w:p>
    <w:p w14:paraId="76382809" w14:textId="30AB51C8" w:rsidR="0094029B" w:rsidRPr="00420D2B" w:rsidRDefault="0094029B" w:rsidP="00420D2B">
      <w:pPr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hAnsi="Book Antiqua"/>
        </w:rPr>
        <w:br w:type="page"/>
      </w:r>
    </w:p>
    <w:p w14:paraId="2C9E5993" w14:textId="10BCD34F" w:rsidR="0094029B" w:rsidRPr="00420D2B" w:rsidRDefault="00C13CDD" w:rsidP="00420D2B">
      <w:pPr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eastAsia="BookAntiqua" w:hAnsi="Book Antiqua" w:cs="BookAntiqua"/>
          <w:b/>
          <w:bCs/>
        </w:rPr>
        <w:lastRenderedPageBreak/>
        <w:t xml:space="preserve">Table 3 Risk factors in patients with </w:t>
      </w:r>
      <w:r w:rsidR="009E195B" w:rsidRPr="00420D2B">
        <w:rPr>
          <w:rFonts w:ascii="Book Antiqua" w:eastAsia="BookAntiqua" w:hAnsi="Book Antiqua" w:cs="BookAntiqua"/>
          <w:b/>
          <w:bCs/>
        </w:rPr>
        <w:t>pneumatosis intestinalis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61"/>
        <w:gridCol w:w="4699"/>
      </w:tblGrid>
      <w:tr w:rsidR="0094029B" w:rsidRPr="00420D2B" w14:paraId="74CA8915" w14:textId="77777777" w:rsidTr="00D55CFC">
        <w:tc>
          <w:tcPr>
            <w:tcW w:w="4814" w:type="dxa"/>
            <w:tcBorders>
              <w:top w:val="single" w:sz="4" w:space="0" w:color="auto"/>
              <w:bottom w:val="single" w:sz="4" w:space="0" w:color="auto"/>
            </w:tcBorders>
          </w:tcPr>
          <w:p w14:paraId="51DF144C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420D2B">
              <w:rPr>
                <w:rFonts w:ascii="Book Antiqua" w:hAnsi="Book Antiqua"/>
                <w:b/>
                <w:bCs/>
              </w:rPr>
              <w:t>Risk Factors</w:t>
            </w:r>
          </w:p>
        </w:tc>
        <w:tc>
          <w:tcPr>
            <w:tcW w:w="4814" w:type="dxa"/>
            <w:tcBorders>
              <w:top w:val="single" w:sz="4" w:space="0" w:color="auto"/>
              <w:bottom w:val="single" w:sz="4" w:space="0" w:color="auto"/>
            </w:tcBorders>
          </w:tcPr>
          <w:p w14:paraId="761A94C7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</w:p>
        </w:tc>
      </w:tr>
      <w:tr w:rsidR="0094029B" w:rsidRPr="00420D2B" w14:paraId="14092FA9" w14:textId="77777777" w:rsidTr="00D55CFC">
        <w:tc>
          <w:tcPr>
            <w:tcW w:w="4814" w:type="dxa"/>
            <w:tcBorders>
              <w:top w:val="single" w:sz="4" w:space="0" w:color="auto"/>
            </w:tcBorders>
          </w:tcPr>
          <w:p w14:paraId="18F9CEF6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Anamnestic</w:t>
            </w:r>
          </w:p>
        </w:tc>
        <w:tc>
          <w:tcPr>
            <w:tcW w:w="4814" w:type="dxa"/>
            <w:tcBorders>
              <w:top w:val="single" w:sz="4" w:space="0" w:color="auto"/>
            </w:tcBorders>
          </w:tcPr>
          <w:p w14:paraId="42856F3C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Vascular disease</w:t>
            </w:r>
          </w:p>
        </w:tc>
      </w:tr>
      <w:tr w:rsidR="0094029B" w:rsidRPr="00420D2B" w14:paraId="08FC665F" w14:textId="77777777" w:rsidTr="00D55CFC">
        <w:tc>
          <w:tcPr>
            <w:tcW w:w="4814" w:type="dxa"/>
          </w:tcPr>
          <w:p w14:paraId="3F761839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814" w:type="dxa"/>
          </w:tcPr>
          <w:p w14:paraId="308C1488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Atrial fibrillation</w:t>
            </w:r>
          </w:p>
        </w:tc>
      </w:tr>
      <w:tr w:rsidR="0094029B" w:rsidRPr="00420D2B" w14:paraId="5479EC83" w14:textId="77777777" w:rsidTr="00D55CFC">
        <w:tc>
          <w:tcPr>
            <w:tcW w:w="4814" w:type="dxa"/>
          </w:tcPr>
          <w:p w14:paraId="55F0107E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Major laboratory risk factors (blood sample)</w:t>
            </w:r>
          </w:p>
        </w:tc>
        <w:tc>
          <w:tcPr>
            <w:tcW w:w="4814" w:type="dxa"/>
          </w:tcPr>
          <w:p w14:paraId="75B5A4A3" w14:textId="35D4CCE1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Lac &gt; 4 mmol/</w:t>
            </w:r>
            <w:r w:rsidR="00954272" w:rsidRPr="00420D2B">
              <w:rPr>
                <w:rFonts w:ascii="Book Antiqua" w:hAnsi="Book Antiqua"/>
              </w:rPr>
              <w:t>L</w:t>
            </w:r>
          </w:p>
        </w:tc>
      </w:tr>
      <w:tr w:rsidR="0094029B" w:rsidRPr="00420D2B" w14:paraId="64B0721E" w14:textId="77777777" w:rsidTr="00D55CFC">
        <w:tc>
          <w:tcPr>
            <w:tcW w:w="4814" w:type="dxa"/>
          </w:tcPr>
          <w:p w14:paraId="64733B9F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814" w:type="dxa"/>
          </w:tcPr>
          <w:p w14:paraId="33C34164" w14:textId="73AEE1B1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LDH &gt; 400 UI/</w:t>
            </w:r>
            <w:r w:rsidR="00954272" w:rsidRPr="00420D2B">
              <w:rPr>
                <w:rFonts w:ascii="Book Antiqua" w:hAnsi="Book Antiqua"/>
              </w:rPr>
              <w:t>L</w:t>
            </w:r>
          </w:p>
        </w:tc>
      </w:tr>
      <w:tr w:rsidR="0094029B" w:rsidRPr="00420D2B" w14:paraId="69DDB099" w14:textId="77777777" w:rsidTr="00D55CFC">
        <w:tc>
          <w:tcPr>
            <w:tcW w:w="4814" w:type="dxa"/>
          </w:tcPr>
          <w:p w14:paraId="6016CC1A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814" w:type="dxa"/>
          </w:tcPr>
          <w:p w14:paraId="65A0EE2A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pH &lt; 7.31</w:t>
            </w:r>
          </w:p>
        </w:tc>
      </w:tr>
      <w:tr w:rsidR="0094029B" w:rsidRPr="00420D2B" w14:paraId="3CD5B548" w14:textId="77777777" w:rsidTr="00D55CFC">
        <w:tc>
          <w:tcPr>
            <w:tcW w:w="4814" w:type="dxa"/>
          </w:tcPr>
          <w:p w14:paraId="78CCDAA2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814" w:type="dxa"/>
          </w:tcPr>
          <w:p w14:paraId="65EC7F1F" w14:textId="21844EF6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BUN &gt; 50 mg/d</w:t>
            </w:r>
            <w:r w:rsidR="00954272" w:rsidRPr="00420D2B">
              <w:rPr>
                <w:rFonts w:ascii="Book Antiqua" w:hAnsi="Book Antiqua"/>
              </w:rPr>
              <w:t>L</w:t>
            </w:r>
          </w:p>
        </w:tc>
      </w:tr>
      <w:tr w:rsidR="0094029B" w:rsidRPr="00420D2B" w14:paraId="0CBBEA18" w14:textId="77777777" w:rsidTr="00D55CFC">
        <w:tc>
          <w:tcPr>
            <w:tcW w:w="4814" w:type="dxa"/>
          </w:tcPr>
          <w:p w14:paraId="6D987002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Minor laboratory risk factor (blood sample)</w:t>
            </w:r>
          </w:p>
        </w:tc>
        <w:tc>
          <w:tcPr>
            <w:tcW w:w="4814" w:type="dxa"/>
          </w:tcPr>
          <w:p w14:paraId="0C0DE94D" w14:textId="09A0CBA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WBC &gt; 15.000/</w:t>
            </w:r>
            <w:r w:rsidR="00954272" w:rsidRPr="00420D2B">
              <w:rPr>
                <w:rFonts w:ascii="Book Antiqua" w:hAnsi="Book Antiqua"/>
              </w:rPr>
              <w:t>L</w:t>
            </w:r>
          </w:p>
        </w:tc>
      </w:tr>
      <w:tr w:rsidR="0094029B" w:rsidRPr="00420D2B" w14:paraId="37F37487" w14:textId="77777777" w:rsidTr="00D55CFC">
        <w:tc>
          <w:tcPr>
            <w:tcW w:w="4814" w:type="dxa"/>
          </w:tcPr>
          <w:p w14:paraId="20105A43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814" w:type="dxa"/>
          </w:tcPr>
          <w:p w14:paraId="2E637104" w14:textId="3D059AF1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Creatinine &gt; 2 mg/d</w:t>
            </w:r>
            <w:r w:rsidR="00954272" w:rsidRPr="00420D2B">
              <w:rPr>
                <w:rFonts w:ascii="Book Antiqua" w:hAnsi="Book Antiqua"/>
              </w:rPr>
              <w:t>L</w:t>
            </w:r>
          </w:p>
        </w:tc>
      </w:tr>
      <w:tr w:rsidR="0094029B" w:rsidRPr="00420D2B" w14:paraId="662D253B" w14:textId="77777777" w:rsidTr="00D55CFC">
        <w:tc>
          <w:tcPr>
            <w:tcW w:w="4814" w:type="dxa"/>
          </w:tcPr>
          <w:p w14:paraId="11CA433A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814" w:type="dxa"/>
          </w:tcPr>
          <w:p w14:paraId="1781B5EE" w14:textId="6EE0A01B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HCO</w:t>
            </w:r>
            <w:r w:rsidRPr="00420D2B">
              <w:rPr>
                <w:rFonts w:ascii="Book Antiqua" w:hAnsi="Book Antiqua"/>
                <w:vertAlign w:val="superscript"/>
              </w:rPr>
              <w:t xml:space="preserve">3- </w:t>
            </w:r>
            <w:r w:rsidRPr="00420D2B">
              <w:rPr>
                <w:rFonts w:ascii="Book Antiqua" w:hAnsi="Book Antiqua"/>
              </w:rPr>
              <w:t>&lt; 18 mmol/</w:t>
            </w:r>
            <w:r w:rsidR="00954272" w:rsidRPr="00420D2B">
              <w:rPr>
                <w:rFonts w:ascii="Book Antiqua" w:hAnsi="Book Antiqua"/>
              </w:rPr>
              <w:t>L</w:t>
            </w:r>
          </w:p>
        </w:tc>
      </w:tr>
      <w:tr w:rsidR="0094029B" w:rsidRPr="00420D2B" w14:paraId="6A14A765" w14:textId="77777777" w:rsidTr="00D55CFC">
        <w:tc>
          <w:tcPr>
            <w:tcW w:w="4814" w:type="dxa"/>
          </w:tcPr>
          <w:p w14:paraId="6CFA23FE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814" w:type="dxa"/>
          </w:tcPr>
          <w:p w14:paraId="5343C620" w14:textId="338A88C9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Potassium 5.5 mmol/</w:t>
            </w:r>
            <w:r w:rsidR="00954272" w:rsidRPr="00420D2B">
              <w:rPr>
                <w:rFonts w:ascii="Book Antiqua" w:hAnsi="Book Antiqua"/>
              </w:rPr>
              <w:t>L</w:t>
            </w:r>
          </w:p>
        </w:tc>
      </w:tr>
      <w:tr w:rsidR="0094029B" w:rsidRPr="00420D2B" w14:paraId="08296ADD" w14:textId="77777777" w:rsidTr="00D55CFC">
        <w:tc>
          <w:tcPr>
            <w:tcW w:w="4814" w:type="dxa"/>
          </w:tcPr>
          <w:p w14:paraId="3566AB81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Radiological</w:t>
            </w:r>
          </w:p>
        </w:tc>
        <w:tc>
          <w:tcPr>
            <w:tcW w:w="4814" w:type="dxa"/>
          </w:tcPr>
          <w:p w14:paraId="3ECE3739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proofErr w:type="spellStart"/>
            <w:r w:rsidRPr="00420D2B">
              <w:rPr>
                <w:rFonts w:ascii="Book Antiqua" w:hAnsi="Book Antiqua"/>
              </w:rPr>
              <w:t>Portomesenteric</w:t>
            </w:r>
            <w:proofErr w:type="spellEnd"/>
            <w:r w:rsidRPr="00420D2B">
              <w:rPr>
                <w:rFonts w:ascii="Book Antiqua" w:hAnsi="Book Antiqua"/>
              </w:rPr>
              <w:t xml:space="preserve"> pneumatosis</w:t>
            </w:r>
          </w:p>
        </w:tc>
      </w:tr>
      <w:tr w:rsidR="0094029B" w:rsidRPr="00420D2B" w14:paraId="1408C7F5" w14:textId="77777777" w:rsidTr="00D55CFC">
        <w:tc>
          <w:tcPr>
            <w:tcW w:w="4814" w:type="dxa"/>
          </w:tcPr>
          <w:p w14:paraId="37F55C01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814" w:type="dxa"/>
          </w:tcPr>
          <w:p w14:paraId="5AD76349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Pneumoperitoneum</w:t>
            </w:r>
          </w:p>
        </w:tc>
      </w:tr>
      <w:tr w:rsidR="0094029B" w:rsidRPr="00420D2B" w14:paraId="6278743D" w14:textId="77777777" w:rsidTr="00D55CFC">
        <w:tc>
          <w:tcPr>
            <w:tcW w:w="4814" w:type="dxa"/>
          </w:tcPr>
          <w:p w14:paraId="2FEBACB7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814" w:type="dxa"/>
          </w:tcPr>
          <w:p w14:paraId="7F4DB07C" w14:textId="77777777" w:rsidR="0094029B" w:rsidRPr="00420D2B" w:rsidRDefault="0094029B" w:rsidP="00420D2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20D2B">
              <w:rPr>
                <w:rFonts w:ascii="Book Antiqua" w:hAnsi="Book Antiqua"/>
              </w:rPr>
              <w:t>Free peritoneal fluid</w:t>
            </w:r>
          </w:p>
        </w:tc>
      </w:tr>
    </w:tbl>
    <w:p w14:paraId="5406921F" w14:textId="2540CBDF" w:rsidR="009E195B" w:rsidRPr="00420D2B" w:rsidRDefault="009E195B" w:rsidP="00420D2B">
      <w:pPr>
        <w:spacing w:line="360" w:lineRule="auto"/>
        <w:jc w:val="both"/>
        <w:rPr>
          <w:rFonts w:ascii="Book Antiqua" w:hAnsi="Book Antiqua"/>
        </w:rPr>
      </w:pPr>
      <w:r w:rsidRPr="00420D2B">
        <w:rPr>
          <w:rFonts w:ascii="Book Antiqua" w:hAnsi="Book Antiqua"/>
        </w:rPr>
        <w:t>LDH:</w:t>
      </w:r>
      <w:r w:rsidR="008670DF" w:rsidRPr="00420D2B">
        <w:rPr>
          <w:rFonts w:ascii="Book Antiqua" w:hAnsi="Book Antiqua"/>
        </w:rPr>
        <w:t xml:space="preserve"> </w:t>
      </w:r>
      <w:r w:rsidR="001E33D4" w:rsidRPr="001E33D4">
        <w:rPr>
          <w:rFonts w:ascii="Book Antiqua" w:hAnsi="Book Antiqua"/>
        </w:rPr>
        <w:t>Lactate Dehydrogenase</w:t>
      </w:r>
      <w:r w:rsidR="001E33D4">
        <w:rPr>
          <w:rFonts w:ascii="Book Antiqua" w:hAnsi="Book Antiqua"/>
        </w:rPr>
        <w:t xml:space="preserve">; </w:t>
      </w:r>
      <w:r w:rsidRPr="00420D2B">
        <w:rPr>
          <w:rFonts w:ascii="Book Antiqua" w:hAnsi="Book Antiqua"/>
        </w:rPr>
        <w:t>BUN</w:t>
      </w:r>
      <w:r w:rsidR="008670DF" w:rsidRPr="00420D2B">
        <w:rPr>
          <w:rFonts w:ascii="Book Antiqua" w:hAnsi="Book Antiqua"/>
        </w:rPr>
        <w:t>:</w:t>
      </w:r>
      <w:r w:rsidR="00F9384D" w:rsidRPr="00F9384D">
        <w:rPr>
          <w:rFonts w:ascii="Book Antiqua" w:eastAsia="Book Antiqua" w:hAnsi="Book Antiqua" w:cs="Book Antiqua"/>
          <w:color w:val="000000"/>
        </w:rPr>
        <w:t xml:space="preserve"> </w:t>
      </w:r>
      <w:r w:rsidR="00F9384D">
        <w:rPr>
          <w:rFonts w:ascii="Book Antiqua" w:eastAsia="Book Antiqua" w:hAnsi="Book Antiqua" w:cs="Book Antiqua"/>
          <w:color w:val="000000"/>
        </w:rPr>
        <w:t>B</w:t>
      </w:r>
      <w:r w:rsidR="00F9384D" w:rsidRPr="00420D2B">
        <w:rPr>
          <w:rFonts w:ascii="Book Antiqua" w:eastAsia="Book Antiqua" w:hAnsi="Book Antiqua" w:cs="Book Antiqua"/>
          <w:color w:val="000000"/>
        </w:rPr>
        <w:t>lood urea nitrogen</w:t>
      </w:r>
      <w:r w:rsidR="00F9384D">
        <w:rPr>
          <w:rFonts w:ascii="Book Antiqua" w:eastAsia="Book Antiqua" w:hAnsi="Book Antiqua" w:cs="Book Antiqua"/>
          <w:color w:val="000000"/>
        </w:rPr>
        <w:t xml:space="preserve">; </w:t>
      </w:r>
      <w:r w:rsidRPr="00420D2B">
        <w:rPr>
          <w:rFonts w:ascii="Book Antiqua" w:hAnsi="Book Antiqua"/>
        </w:rPr>
        <w:t xml:space="preserve">WBC: </w:t>
      </w:r>
      <w:r w:rsidRPr="00420D2B">
        <w:rPr>
          <w:rFonts w:ascii="Book Antiqua" w:eastAsia="Book Antiqua" w:hAnsi="Book Antiqua" w:cs="Book Antiqua"/>
          <w:color w:val="000000"/>
        </w:rPr>
        <w:t>White blood cells.</w:t>
      </w:r>
    </w:p>
    <w:sectPr w:rsidR="009E195B" w:rsidRPr="00420D2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48DE991" w14:textId="77777777" w:rsidR="00B20DEC" w:rsidRDefault="00B20DEC" w:rsidP="002A1905">
      <w:r>
        <w:separator/>
      </w:r>
    </w:p>
  </w:endnote>
  <w:endnote w:type="continuationSeparator" w:id="0">
    <w:p w14:paraId="51373DE7" w14:textId="77777777" w:rsidR="00B20DEC" w:rsidRDefault="00B20DEC" w:rsidP="002A190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BookAntiqua">
    <w:altName w:val="MS Gothic"/>
    <w:panose1 w:val="020B0604020202020204"/>
    <w:charset w:val="80"/>
    <w:family w:val="auto"/>
    <w:notTrueType/>
    <w:pitch w:val="default"/>
    <w:sig w:usb0="00000001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Book Antiqua" w:hAnsi="Book Antiqua"/>
        <w:sz w:val="24"/>
        <w:szCs w:val="24"/>
      </w:rPr>
      <w:id w:val="-611283439"/>
      <w:docPartObj>
        <w:docPartGallery w:val="Page Numbers (Bottom of Page)"/>
        <w:docPartUnique/>
      </w:docPartObj>
    </w:sdtPr>
    <w:sdtContent>
      <w:sdt>
        <w:sdtPr>
          <w:rPr>
            <w:rFonts w:ascii="Book Antiqua" w:hAnsi="Book Antiqua"/>
            <w:sz w:val="24"/>
            <w:szCs w:val="24"/>
          </w:rPr>
          <w:id w:val="-1769616900"/>
          <w:docPartObj>
            <w:docPartGallery w:val="Page Numbers (Top of Page)"/>
            <w:docPartUnique/>
          </w:docPartObj>
        </w:sdtPr>
        <w:sdtContent>
          <w:p w14:paraId="6AAB8F4F" w14:textId="1059DEC9" w:rsidR="002A1905" w:rsidRPr="002A1905" w:rsidRDefault="006543CA">
            <w:pPr>
              <w:pStyle w:val="Footer"/>
              <w:jc w:val="right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="002A1905" w:rsidRPr="002A1905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="002A1905" w:rsidRPr="002A1905">
              <w:rPr>
                <w:rFonts w:ascii="Book Antiqua" w:hAnsi="Book Antiqua"/>
                <w:b/>
                <w:bCs/>
                <w:sz w:val="24"/>
                <w:szCs w:val="24"/>
              </w:rPr>
              <w:instrText>PAGE</w:instrText>
            </w:r>
            <w:r w:rsidR="002A1905" w:rsidRPr="002A1905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2A1905" w:rsidRPr="002A1905">
              <w:rPr>
                <w:rFonts w:ascii="Book Antiqua" w:hAnsi="Book Antiqua"/>
                <w:b/>
                <w:bCs/>
                <w:sz w:val="24"/>
                <w:szCs w:val="24"/>
                <w:lang w:val="zh-CN" w:eastAsia="zh-CN"/>
              </w:rPr>
              <w:t>2</w:t>
            </w:r>
            <w:r w:rsidR="002A1905" w:rsidRPr="002A1905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  <w:r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="002A1905" w:rsidRPr="002A1905">
              <w:rPr>
                <w:rFonts w:ascii="Book Antiqua" w:hAnsi="Book Antiqua"/>
                <w:sz w:val="24"/>
                <w:szCs w:val="24"/>
                <w:lang w:val="zh-CN" w:eastAsia="zh-CN"/>
              </w:rPr>
              <w:t>/</w:t>
            </w:r>
            <w:r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="002A1905" w:rsidRPr="002A1905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="002A1905" w:rsidRPr="002A1905">
              <w:rPr>
                <w:rFonts w:ascii="Book Antiqua" w:hAnsi="Book Antiqua"/>
                <w:b/>
                <w:bCs/>
                <w:sz w:val="24"/>
                <w:szCs w:val="24"/>
              </w:rPr>
              <w:instrText>NUMPAGES</w:instrText>
            </w:r>
            <w:r w:rsidR="002A1905" w:rsidRPr="002A1905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2A1905" w:rsidRPr="002A1905">
              <w:rPr>
                <w:rFonts w:ascii="Book Antiqua" w:hAnsi="Book Antiqua"/>
                <w:b/>
                <w:bCs/>
                <w:sz w:val="24"/>
                <w:szCs w:val="24"/>
                <w:lang w:val="zh-CN" w:eastAsia="zh-CN"/>
              </w:rPr>
              <w:t>2</w:t>
            </w:r>
            <w:r w:rsidR="002A1905" w:rsidRPr="002A1905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0C81C9F" w14:textId="77777777" w:rsidR="00B20DEC" w:rsidRDefault="00B20DEC" w:rsidP="002A1905">
      <w:r>
        <w:separator/>
      </w:r>
    </w:p>
  </w:footnote>
  <w:footnote w:type="continuationSeparator" w:id="0">
    <w:p w14:paraId="65EEE620" w14:textId="77777777" w:rsidR="00B20DEC" w:rsidRDefault="00B20DEC" w:rsidP="002A1905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i Ma">
    <w15:presenceInfo w15:providerId="Windows Live" w15:userId="370ff676100345d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hyphenationZone w:val="283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7B3E"/>
    <w:rsid w:val="00066813"/>
    <w:rsid w:val="000A2DCE"/>
    <w:rsid w:val="000B2AAD"/>
    <w:rsid w:val="001218F4"/>
    <w:rsid w:val="0012356E"/>
    <w:rsid w:val="00136E04"/>
    <w:rsid w:val="00147EBB"/>
    <w:rsid w:val="001852FC"/>
    <w:rsid w:val="001C28E1"/>
    <w:rsid w:val="001C3F48"/>
    <w:rsid w:val="001C6607"/>
    <w:rsid w:val="001E33D4"/>
    <w:rsid w:val="00204DF8"/>
    <w:rsid w:val="00216566"/>
    <w:rsid w:val="00217231"/>
    <w:rsid w:val="00224AE5"/>
    <w:rsid w:val="00250D16"/>
    <w:rsid w:val="00267E83"/>
    <w:rsid w:val="002A1905"/>
    <w:rsid w:val="002B662C"/>
    <w:rsid w:val="002C11AA"/>
    <w:rsid w:val="002C54E3"/>
    <w:rsid w:val="002E6777"/>
    <w:rsid w:val="002F4242"/>
    <w:rsid w:val="002F45CE"/>
    <w:rsid w:val="0030476F"/>
    <w:rsid w:val="00316D0A"/>
    <w:rsid w:val="003208F4"/>
    <w:rsid w:val="0032404A"/>
    <w:rsid w:val="00386828"/>
    <w:rsid w:val="003A2F00"/>
    <w:rsid w:val="003C65C0"/>
    <w:rsid w:val="003D2EA4"/>
    <w:rsid w:val="0041281D"/>
    <w:rsid w:val="00420D2B"/>
    <w:rsid w:val="00430161"/>
    <w:rsid w:val="00455401"/>
    <w:rsid w:val="00485457"/>
    <w:rsid w:val="004B4672"/>
    <w:rsid w:val="004E0E9F"/>
    <w:rsid w:val="004E3B7A"/>
    <w:rsid w:val="0052392D"/>
    <w:rsid w:val="00524F1B"/>
    <w:rsid w:val="005252CE"/>
    <w:rsid w:val="00540117"/>
    <w:rsid w:val="00593555"/>
    <w:rsid w:val="005A65B9"/>
    <w:rsid w:val="005E59D8"/>
    <w:rsid w:val="006248DE"/>
    <w:rsid w:val="0065411E"/>
    <w:rsid w:val="006543CA"/>
    <w:rsid w:val="0066465B"/>
    <w:rsid w:val="00677A82"/>
    <w:rsid w:val="00681E54"/>
    <w:rsid w:val="00682C11"/>
    <w:rsid w:val="00685E04"/>
    <w:rsid w:val="006A0DDF"/>
    <w:rsid w:val="006B13ED"/>
    <w:rsid w:val="006C005A"/>
    <w:rsid w:val="006C39CB"/>
    <w:rsid w:val="006D5652"/>
    <w:rsid w:val="006F11DD"/>
    <w:rsid w:val="0070436A"/>
    <w:rsid w:val="00750696"/>
    <w:rsid w:val="007552D0"/>
    <w:rsid w:val="0079440E"/>
    <w:rsid w:val="007C0DAA"/>
    <w:rsid w:val="007E5015"/>
    <w:rsid w:val="00804AD7"/>
    <w:rsid w:val="0082715B"/>
    <w:rsid w:val="008670DF"/>
    <w:rsid w:val="00874287"/>
    <w:rsid w:val="00896EE1"/>
    <w:rsid w:val="008B3578"/>
    <w:rsid w:val="00916D7F"/>
    <w:rsid w:val="0093360A"/>
    <w:rsid w:val="0094029B"/>
    <w:rsid w:val="00954272"/>
    <w:rsid w:val="0097771B"/>
    <w:rsid w:val="009C29BE"/>
    <w:rsid w:val="009E195B"/>
    <w:rsid w:val="009E7889"/>
    <w:rsid w:val="009F520C"/>
    <w:rsid w:val="00A05032"/>
    <w:rsid w:val="00A37E0F"/>
    <w:rsid w:val="00A55BE9"/>
    <w:rsid w:val="00A57B3E"/>
    <w:rsid w:val="00A77B3E"/>
    <w:rsid w:val="00AA5430"/>
    <w:rsid w:val="00AD1F00"/>
    <w:rsid w:val="00AE6A6A"/>
    <w:rsid w:val="00B20DEC"/>
    <w:rsid w:val="00B2390F"/>
    <w:rsid w:val="00B37E4F"/>
    <w:rsid w:val="00B55B54"/>
    <w:rsid w:val="00B67E69"/>
    <w:rsid w:val="00BD267D"/>
    <w:rsid w:val="00BD7D3D"/>
    <w:rsid w:val="00BE6A6A"/>
    <w:rsid w:val="00BF243E"/>
    <w:rsid w:val="00C13CDD"/>
    <w:rsid w:val="00C226EE"/>
    <w:rsid w:val="00C33AF6"/>
    <w:rsid w:val="00C54913"/>
    <w:rsid w:val="00C55CA2"/>
    <w:rsid w:val="00C61ECE"/>
    <w:rsid w:val="00C95C4D"/>
    <w:rsid w:val="00C97311"/>
    <w:rsid w:val="00CA2A55"/>
    <w:rsid w:val="00CC4B9C"/>
    <w:rsid w:val="00CE2929"/>
    <w:rsid w:val="00CE319C"/>
    <w:rsid w:val="00CF6178"/>
    <w:rsid w:val="00D217F5"/>
    <w:rsid w:val="00D3402F"/>
    <w:rsid w:val="00D34D3C"/>
    <w:rsid w:val="00D42F80"/>
    <w:rsid w:val="00D477F3"/>
    <w:rsid w:val="00D55CFC"/>
    <w:rsid w:val="00D708B1"/>
    <w:rsid w:val="00DA3563"/>
    <w:rsid w:val="00DB649E"/>
    <w:rsid w:val="00DF1DDA"/>
    <w:rsid w:val="00DF30D2"/>
    <w:rsid w:val="00DF3C48"/>
    <w:rsid w:val="00E5704D"/>
    <w:rsid w:val="00E954A7"/>
    <w:rsid w:val="00EA2653"/>
    <w:rsid w:val="00ED24B4"/>
    <w:rsid w:val="00ED3A03"/>
    <w:rsid w:val="00F461C9"/>
    <w:rsid w:val="00F9384D"/>
    <w:rsid w:val="00FB24DF"/>
    <w:rsid w:val="00FE5858"/>
    <w:rsid w:val="00FF01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7464C6D2"/>
  <w15:docId w15:val="{7B51EF8A-405E-49A4-9FAE-247C186A78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nhideWhenUsed/>
    <w:rsid w:val="002A190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rsid w:val="002A1905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2A1905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2A1905"/>
    <w:rPr>
      <w:sz w:val="18"/>
      <w:szCs w:val="18"/>
    </w:rPr>
  </w:style>
  <w:style w:type="character" w:styleId="CommentReference">
    <w:name w:val="annotation reference"/>
    <w:basedOn w:val="DefaultParagraphFont"/>
    <w:semiHidden/>
    <w:unhideWhenUsed/>
    <w:rsid w:val="00216566"/>
    <w:rPr>
      <w:sz w:val="21"/>
      <w:szCs w:val="21"/>
    </w:rPr>
  </w:style>
  <w:style w:type="paragraph" w:styleId="CommentText">
    <w:name w:val="annotation text"/>
    <w:basedOn w:val="Normal"/>
    <w:link w:val="CommentTextChar"/>
    <w:unhideWhenUsed/>
    <w:rsid w:val="00216566"/>
  </w:style>
  <w:style w:type="character" w:customStyle="1" w:styleId="CommentTextChar">
    <w:name w:val="Comment Text Char"/>
    <w:basedOn w:val="DefaultParagraphFont"/>
    <w:link w:val="CommentText"/>
    <w:rsid w:val="00216566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216566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216566"/>
    <w:rPr>
      <w:b/>
      <w:bCs/>
      <w:sz w:val="24"/>
      <w:szCs w:val="24"/>
    </w:rPr>
  </w:style>
  <w:style w:type="paragraph" w:styleId="Revision">
    <w:name w:val="Revision"/>
    <w:hidden/>
    <w:uiPriority w:val="99"/>
    <w:semiHidden/>
    <w:rsid w:val="007552D0"/>
    <w:rPr>
      <w:sz w:val="24"/>
      <w:szCs w:val="24"/>
    </w:rPr>
  </w:style>
  <w:style w:type="table" w:styleId="TableGrid">
    <w:name w:val="Table Grid"/>
    <w:basedOn w:val="TableNormal"/>
    <w:uiPriority w:val="39"/>
    <w:rsid w:val="0094029B"/>
    <w:rPr>
      <w:rFonts w:ascii="Calibri" w:eastAsia="Calibri" w:hAnsi="Calibri" w:cs="Calibri"/>
      <w:sz w:val="22"/>
      <w:szCs w:val="22"/>
      <w:lang w:eastAsia="it-IT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34133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7387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6756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12370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06702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46048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631590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85664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2406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85191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7831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9294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55312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6954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6899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08147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80212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83227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46794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51406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42870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8995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170628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049220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146158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4636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63085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78438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685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55385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00515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80556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370681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63400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21365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7.jpeg"/><Relationship Id="rId3" Type="http://schemas.openxmlformats.org/officeDocument/2006/relationships/webSettings" Target="webSettings.xml"/><Relationship Id="rId7" Type="http://schemas.openxmlformats.org/officeDocument/2006/relationships/image" Target="media/image1.jpeg"/><Relationship Id="rId12" Type="http://schemas.openxmlformats.org/officeDocument/2006/relationships/image" Target="media/image6.jpeg"/><Relationship Id="rId17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microsoft.com/office/2011/relationships/people" Target="people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11" Type="http://schemas.openxmlformats.org/officeDocument/2006/relationships/image" Target="media/image5.jpeg"/><Relationship Id="rId5" Type="http://schemas.openxmlformats.org/officeDocument/2006/relationships/endnotes" Target="endnotes.xml"/><Relationship Id="rId15" Type="http://schemas.openxmlformats.org/officeDocument/2006/relationships/fontTable" Target="fontTable.xml"/><Relationship Id="rId10" Type="http://schemas.openxmlformats.org/officeDocument/2006/relationships/image" Target="media/image4.jpeg"/><Relationship Id="rId4" Type="http://schemas.openxmlformats.org/officeDocument/2006/relationships/footnotes" Target="footnotes.xml"/><Relationship Id="rId9" Type="http://schemas.openxmlformats.org/officeDocument/2006/relationships/image" Target="media/image3.jpeg"/><Relationship Id="rId14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</TotalTime>
  <Pages>31</Pages>
  <Words>8094</Words>
  <Characters>46142</Characters>
  <Application>Microsoft Office Word</Application>
  <DocSecurity>0</DocSecurity>
  <Lines>384</Lines>
  <Paragraphs>10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1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Li Ma</cp:lastModifiedBy>
  <cp:revision>3</cp:revision>
  <dcterms:created xsi:type="dcterms:W3CDTF">2023-03-21T17:30:00Z</dcterms:created>
  <dcterms:modified xsi:type="dcterms:W3CDTF">2023-03-21T18:25:00Z</dcterms:modified>
</cp:coreProperties>
</file>